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BD48511" w14:textId="3E8471E2" w:rsidR="008D02C6" w:rsidRPr="00B62348" w:rsidRDefault="00AF01EB" w:rsidP="0045243A">
      <w:pPr>
        <w:spacing w:before="163"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053C0">
        <w:rPr>
          <w:rFonts w:eastAsia="Calibri"/>
          <w:noProof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75B05BE1" wp14:editId="3CBA302E">
                <wp:simplePos x="0" y="0"/>
                <wp:positionH relativeFrom="column">
                  <wp:posOffset>-1165225</wp:posOffset>
                </wp:positionH>
                <wp:positionV relativeFrom="paragraph">
                  <wp:posOffset>42545</wp:posOffset>
                </wp:positionV>
                <wp:extent cx="802005" cy="8664575"/>
                <wp:effectExtent l="0" t="0" r="0" b="3175"/>
                <wp:wrapSquare wrapText="bothSides"/>
                <wp:docPr id="869565455" name="Metin Kutusu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02005" cy="86645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926F0C9" w14:textId="5D2F3B4B" w:rsidR="00AF01EB" w:rsidRDefault="00AF01EB" w:rsidP="00AF01EB">
                            <w:pPr>
                              <w:rPr>
                                <w:rFonts w:ascii="Arial" w:hAnsi="Arial" w:cs="Arial"/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sz w:val="28"/>
                                <w:szCs w:val="28"/>
                              </w:rPr>
                              <w:t xml:space="preserve">     AD SOYAD                                                              ……………………………………ANABİLİM DALI</w:t>
                            </w:r>
                          </w:p>
                        </w:txbxContent>
                      </wps:txbx>
                      <wps:bodyPr rot="0" vert="vert270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5B05BE1" id="_x0000_t202" coordsize="21600,21600" o:spt="202" path="m,l,21600r21600,l21600,xe">
                <v:stroke joinstyle="miter"/>
                <v:path gradientshapeok="t" o:connecttype="rect"/>
              </v:shapetype>
              <v:shape id="Metin Kutusu 4" o:spid="_x0000_s1026" type="#_x0000_t202" style="position:absolute;left:0;text-align:left;margin-left:-91.75pt;margin-top:3.35pt;width:63.15pt;height:682.25pt;z-index:251659264;visibility:visible;mso-wrap-style:square;mso-height-percent:0;mso-wrap-distance-left:9pt;mso-wrap-distance-top:3.6pt;mso-wrap-distance-right:9pt;mso-wrap-distance-bottom:3.6pt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" stroked="f">
                <v:textbox style="layout-flow:vertical;mso-layout-flow-alt:bottom-to-top">
                  <w:txbxContent>
                    <w:p w14:paraId="2926F0C9" w14:textId="5D2F3B4B" w:rsidR="00AF01EB" w:rsidRDefault="00AF01EB" w:rsidP="00AF01EB">
                      <w:pPr>
                        <w:rPr>
                          <w:rFonts w:ascii="Arial" w:hAnsi="Arial" w:cs="Arial"/>
                          <w:b/>
                          <w:bCs/>
                          <w:sz w:val="28"/>
                          <w:szCs w:val="28"/>
                        </w:rPr>
                      </w:pPr>
                      <w:r>
                        <w:rPr>
                          <w:rFonts w:ascii="Arial" w:hAnsi="Arial" w:cs="Arial"/>
                          <w:b/>
                          <w:bCs/>
                          <w:sz w:val="28"/>
                          <w:szCs w:val="28"/>
                        </w:rPr>
                        <w:t xml:space="preserve">     AD SOYAD                                                              ……………………………………ANABİLİM DALI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8D02C6" w:rsidRPr="00B62348">
        <w:rPr>
          <w:rFonts w:ascii="Times New Roman" w:hAnsi="Times New Roman" w:cs="Times New Roman"/>
          <w:noProof/>
          <w:color w:val="212529"/>
          <w:sz w:val="24"/>
          <w:szCs w:val="24"/>
          <w:lang w:eastAsia="tr-TR"/>
        </w:rPr>
        <w:drawing>
          <wp:inline distT="0" distB="0" distL="0" distR="0" wp14:anchorId="5DB3962F" wp14:editId="451D9A64">
            <wp:extent cx="1175657" cy="1240372"/>
            <wp:effectExtent l="0" t="0" r="5715" b="0"/>
            <wp:docPr id="3" name="Resi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DÜ LOGO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180843" cy="12458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7FCE8F" w14:textId="77777777" w:rsidR="00AF01EB" w:rsidRPr="00AF01EB" w:rsidRDefault="00AF01EB" w:rsidP="00AF01EB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AF01EB">
        <w:rPr>
          <w:rFonts w:ascii="Times New Roman" w:hAnsi="Times New Roman" w:cs="Times New Roman"/>
          <w:b/>
          <w:sz w:val="28"/>
          <w:szCs w:val="28"/>
        </w:rPr>
        <w:t>T.C.</w:t>
      </w:r>
    </w:p>
    <w:p w14:paraId="14242A87" w14:textId="77777777" w:rsidR="00AF01EB" w:rsidRPr="00AF01EB" w:rsidRDefault="00AF01EB" w:rsidP="00AF01EB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AF01EB">
        <w:rPr>
          <w:rFonts w:ascii="Times New Roman" w:hAnsi="Times New Roman" w:cs="Times New Roman"/>
          <w:b/>
          <w:sz w:val="28"/>
          <w:szCs w:val="28"/>
        </w:rPr>
        <w:t>SÜLEYMAN DEMİREL ÜNİVERSİTESİ</w:t>
      </w:r>
    </w:p>
    <w:p w14:paraId="4A804A25" w14:textId="77777777" w:rsidR="00AF01EB" w:rsidRPr="00AF01EB" w:rsidRDefault="00AF01EB" w:rsidP="00AF01EB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AF01EB">
        <w:rPr>
          <w:rFonts w:ascii="Times New Roman" w:hAnsi="Times New Roman" w:cs="Times New Roman"/>
          <w:b/>
          <w:sz w:val="28"/>
          <w:szCs w:val="28"/>
        </w:rPr>
        <w:t>ECZACILIK FAKÜLTESİ</w:t>
      </w:r>
    </w:p>
    <w:p w14:paraId="36A943C2" w14:textId="77777777" w:rsidR="00AF01EB" w:rsidRPr="00AF01EB" w:rsidRDefault="00AF01EB" w:rsidP="00AF01EB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……………………………...</w:t>
      </w:r>
      <w:r w:rsidRPr="00AF01EB">
        <w:rPr>
          <w:rFonts w:ascii="Times New Roman" w:hAnsi="Times New Roman" w:cs="Times New Roman"/>
          <w:b/>
          <w:sz w:val="28"/>
          <w:szCs w:val="28"/>
        </w:rPr>
        <w:t xml:space="preserve"> ANABİLİM DALI</w:t>
      </w:r>
    </w:p>
    <w:p w14:paraId="16994CE9" w14:textId="77777777" w:rsidR="00AF01EB" w:rsidRPr="00AF01EB" w:rsidRDefault="00AF01EB" w:rsidP="00AF01EB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12283B8C" w14:textId="77777777" w:rsidR="00AF01EB" w:rsidRPr="00AF01EB" w:rsidRDefault="00AF01EB" w:rsidP="00AF01EB">
      <w:pPr>
        <w:spacing w:before="240" w:after="24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2C81267A" w14:textId="77777777" w:rsidR="00AF01EB" w:rsidRPr="00AF01EB" w:rsidRDefault="00AF01EB" w:rsidP="00AF01EB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AF01EB">
        <w:rPr>
          <w:rFonts w:ascii="Times New Roman" w:hAnsi="Times New Roman" w:cs="Times New Roman"/>
          <w:b/>
          <w:sz w:val="28"/>
          <w:szCs w:val="28"/>
        </w:rPr>
        <w:t>TEZİN ADI</w:t>
      </w:r>
    </w:p>
    <w:p w14:paraId="71ADEE22" w14:textId="77777777" w:rsidR="00AF01EB" w:rsidRPr="00AF01EB" w:rsidRDefault="00AF01EB" w:rsidP="00AF01EB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38958A0F" w14:textId="77777777" w:rsidR="00AF01EB" w:rsidRPr="00AF01EB" w:rsidRDefault="00AF01EB" w:rsidP="00AF01EB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5BDE3717" w14:textId="77777777" w:rsidR="00AF01EB" w:rsidRPr="00AF01EB" w:rsidRDefault="00AF01EB" w:rsidP="00AF01EB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AF01EB">
        <w:rPr>
          <w:rFonts w:ascii="Times New Roman" w:hAnsi="Times New Roman" w:cs="Times New Roman"/>
          <w:b/>
          <w:sz w:val="28"/>
          <w:szCs w:val="28"/>
        </w:rPr>
        <w:t>HAZIRLAYAN</w:t>
      </w:r>
    </w:p>
    <w:p w14:paraId="76F45ECB" w14:textId="77777777" w:rsidR="00AF01EB" w:rsidRPr="00AF01EB" w:rsidRDefault="00AF01EB" w:rsidP="00AF01EB">
      <w:pPr>
        <w:spacing w:before="240" w:after="24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17E5921A" w14:textId="77777777" w:rsidR="00AF01EB" w:rsidRPr="00AF01EB" w:rsidRDefault="00AF01EB" w:rsidP="00AF01EB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AF01EB">
        <w:rPr>
          <w:rFonts w:ascii="Times New Roman" w:hAnsi="Times New Roman" w:cs="Times New Roman"/>
          <w:b/>
          <w:sz w:val="28"/>
          <w:szCs w:val="28"/>
        </w:rPr>
        <w:t>Ad soyad</w:t>
      </w:r>
    </w:p>
    <w:p w14:paraId="5D22A8C4" w14:textId="77777777" w:rsidR="00AF01EB" w:rsidRPr="00AF01EB" w:rsidRDefault="00AF01EB" w:rsidP="00AF01EB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15B13F52" w14:textId="77777777" w:rsidR="00AF01EB" w:rsidRPr="00AF01EB" w:rsidRDefault="00AF01EB" w:rsidP="00AF01EB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AF01EB">
        <w:rPr>
          <w:rFonts w:ascii="Times New Roman" w:hAnsi="Times New Roman" w:cs="Times New Roman"/>
          <w:b/>
          <w:sz w:val="28"/>
          <w:szCs w:val="28"/>
        </w:rPr>
        <w:t>LİSANS BİTİRME TEZİ</w:t>
      </w:r>
    </w:p>
    <w:p w14:paraId="4BD6F7A4" w14:textId="77777777" w:rsidR="00AF01EB" w:rsidRPr="00AF01EB" w:rsidRDefault="00AF01EB" w:rsidP="00AF01EB">
      <w:pPr>
        <w:spacing w:before="240" w:after="24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10E73A07" w14:textId="77777777" w:rsidR="00AF01EB" w:rsidRPr="00AF01EB" w:rsidRDefault="00AF01EB" w:rsidP="00AF01EB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AF01EB">
        <w:rPr>
          <w:rFonts w:ascii="Times New Roman" w:hAnsi="Times New Roman" w:cs="Times New Roman"/>
          <w:b/>
          <w:sz w:val="28"/>
          <w:szCs w:val="28"/>
        </w:rPr>
        <w:t>DANIŞMAN</w:t>
      </w:r>
    </w:p>
    <w:p w14:paraId="11A9E428" w14:textId="77777777" w:rsidR="00AF01EB" w:rsidRPr="00AF01EB" w:rsidRDefault="00AF01EB" w:rsidP="00AF01EB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AF01EB">
        <w:rPr>
          <w:rFonts w:ascii="Times New Roman" w:hAnsi="Times New Roman" w:cs="Times New Roman"/>
          <w:b/>
          <w:sz w:val="28"/>
          <w:szCs w:val="28"/>
        </w:rPr>
        <w:t xml:space="preserve">Dr. Öğr. Üyesi </w:t>
      </w:r>
      <w:r>
        <w:rPr>
          <w:rFonts w:ascii="Times New Roman" w:hAnsi="Times New Roman" w:cs="Times New Roman"/>
          <w:b/>
          <w:sz w:val="28"/>
          <w:szCs w:val="28"/>
        </w:rPr>
        <w:t>……………………………..</w:t>
      </w:r>
    </w:p>
    <w:p w14:paraId="3DA27C31" w14:textId="77777777" w:rsidR="00AF01EB" w:rsidRDefault="00AF01EB" w:rsidP="00AF01EB">
      <w:pPr>
        <w:spacing w:before="240" w:after="240" w:line="240" w:lineRule="auto"/>
        <w:jc w:val="center"/>
        <w:rPr>
          <w:rFonts w:ascii="Times New Roman" w:hAnsi="Times New Roman" w:cs="Times New Roman"/>
          <w:b/>
          <w:color w:val="212529"/>
          <w:sz w:val="28"/>
          <w:szCs w:val="28"/>
        </w:rPr>
      </w:pPr>
    </w:p>
    <w:p w14:paraId="62E04EFE" w14:textId="77777777" w:rsidR="00AF01EB" w:rsidRPr="00AF01EB" w:rsidRDefault="00AF01EB" w:rsidP="00AF01EB">
      <w:pPr>
        <w:spacing w:before="240" w:after="240" w:line="240" w:lineRule="auto"/>
        <w:jc w:val="center"/>
        <w:rPr>
          <w:rFonts w:ascii="Times New Roman" w:hAnsi="Times New Roman" w:cs="Times New Roman"/>
          <w:b/>
          <w:color w:val="212529"/>
          <w:sz w:val="28"/>
          <w:szCs w:val="28"/>
        </w:rPr>
      </w:pPr>
    </w:p>
    <w:p w14:paraId="1D833D58" w14:textId="77777777" w:rsidR="00AF01EB" w:rsidRPr="00AF01EB" w:rsidRDefault="00AF01EB" w:rsidP="00AF01EB">
      <w:pPr>
        <w:spacing w:before="240" w:after="240" w:line="240" w:lineRule="auto"/>
        <w:jc w:val="center"/>
        <w:rPr>
          <w:rFonts w:ascii="Times New Roman" w:hAnsi="Times New Roman" w:cs="Times New Roman"/>
          <w:b/>
          <w:color w:val="212529"/>
          <w:sz w:val="28"/>
          <w:szCs w:val="28"/>
        </w:rPr>
      </w:pPr>
    </w:p>
    <w:p w14:paraId="4ED50EC4" w14:textId="77777777" w:rsidR="00AF01EB" w:rsidRPr="00AF01EB" w:rsidRDefault="00AF01EB" w:rsidP="00AF01EB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AF01EB">
        <w:rPr>
          <w:rFonts w:ascii="Times New Roman" w:hAnsi="Times New Roman" w:cs="Times New Roman"/>
          <w:b/>
          <w:sz w:val="28"/>
          <w:szCs w:val="28"/>
        </w:rPr>
        <w:t>ISPARTA 202</w:t>
      </w:r>
      <w:r>
        <w:rPr>
          <w:rFonts w:ascii="Times New Roman" w:hAnsi="Times New Roman" w:cs="Times New Roman"/>
          <w:b/>
          <w:sz w:val="28"/>
          <w:szCs w:val="28"/>
        </w:rPr>
        <w:t>.</w:t>
      </w:r>
    </w:p>
    <w:p w14:paraId="20C4CE6E" w14:textId="77777777" w:rsidR="007C3252" w:rsidRPr="007C3252" w:rsidRDefault="007C3252" w:rsidP="007C3252">
      <w:pPr>
        <w:spacing w:before="163"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7C3252">
        <w:rPr>
          <w:rFonts w:ascii="Times New Roman" w:hAnsi="Times New Roman" w:cs="Times New Roman"/>
          <w:b/>
          <w:noProof/>
          <w:sz w:val="28"/>
          <w:szCs w:val="28"/>
          <w:lang w:eastAsia="tr-TR"/>
        </w:rPr>
        <w:lastRenderedPageBreak/>
        <w:drawing>
          <wp:inline distT="0" distB="0" distL="0" distR="0" wp14:anchorId="37DA083C" wp14:editId="427AB8D1">
            <wp:extent cx="1079500" cy="1079500"/>
            <wp:effectExtent l="0" t="0" r="0" b="0"/>
            <wp:docPr id="9901538" name="Resim 9901538" descr="Süleyman Demirel Üniversitesi - Vikiped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01538" name="Resim 9901538" descr="Süleyman Demirel Üniversitesi - Vikipedi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080000" cy="10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E06D34" w14:textId="77777777" w:rsidR="00044343" w:rsidRPr="00AF01EB" w:rsidRDefault="00044343" w:rsidP="00044343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AF01EB">
        <w:rPr>
          <w:rFonts w:ascii="Times New Roman" w:hAnsi="Times New Roman" w:cs="Times New Roman"/>
          <w:b/>
          <w:sz w:val="28"/>
          <w:szCs w:val="28"/>
        </w:rPr>
        <w:t>T.C.</w:t>
      </w:r>
    </w:p>
    <w:p w14:paraId="1BCA63F2" w14:textId="77777777" w:rsidR="00044343" w:rsidRPr="00AF01EB" w:rsidRDefault="00044343" w:rsidP="00044343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AF01EB">
        <w:rPr>
          <w:rFonts w:ascii="Times New Roman" w:hAnsi="Times New Roman" w:cs="Times New Roman"/>
          <w:b/>
          <w:sz w:val="28"/>
          <w:szCs w:val="28"/>
        </w:rPr>
        <w:t>SÜLEYMAN DEMİREL ÜNİVERSİTESİ</w:t>
      </w:r>
    </w:p>
    <w:p w14:paraId="3E68FEB9" w14:textId="77777777" w:rsidR="00044343" w:rsidRPr="00AF01EB" w:rsidRDefault="00044343" w:rsidP="00044343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AF01EB">
        <w:rPr>
          <w:rFonts w:ascii="Times New Roman" w:hAnsi="Times New Roman" w:cs="Times New Roman"/>
          <w:b/>
          <w:sz w:val="28"/>
          <w:szCs w:val="28"/>
        </w:rPr>
        <w:t>ECZACILIK FAKÜLTESİ</w:t>
      </w:r>
    </w:p>
    <w:p w14:paraId="5D00E7CE" w14:textId="77777777" w:rsidR="00044343" w:rsidRPr="00AF01EB" w:rsidRDefault="00044343" w:rsidP="00044343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……………………………...</w:t>
      </w:r>
      <w:r w:rsidRPr="00AF01EB">
        <w:rPr>
          <w:rFonts w:ascii="Times New Roman" w:hAnsi="Times New Roman" w:cs="Times New Roman"/>
          <w:b/>
          <w:sz w:val="28"/>
          <w:szCs w:val="28"/>
        </w:rPr>
        <w:t xml:space="preserve"> ANABİLİM DALI</w:t>
      </w:r>
    </w:p>
    <w:p w14:paraId="06C9B98F" w14:textId="77777777" w:rsidR="00044343" w:rsidRPr="00AF01EB" w:rsidRDefault="00044343" w:rsidP="00044343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03E04FC3" w14:textId="77777777" w:rsidR="00044343" w:rsidRPr="00AF01EB" w:rsidRDefault="00044343" w:rsidP="00044343">
      <w:pPr>
        <w:spacing w:before="240" w:after="24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4F6090C7" w14:textId="77777777" w:rsidR="00044343" w:rsidRPr="00AF01EB" w:rsidRDefault="00044343" w:rsidP="00044343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AF01EB">
        <w:rPr>
          <w:rFonts w:ascii="Times New Roman" w:hAnsi="Times New Roman" w:cs="Times New Roman"/>
          <w:b/>
          <w:sz w:val="28"/>
          <w:szCs w:val="28"/>
        </w:rPr>
        <w:t>TEZİN ADI</w:t>
      </w:r>
    </w:p>
    <w:p w14:paraId="469F1130" w14:textId="77777777" w:rsidR="00044343" w:rsidRPr="00AF01EB" w:rsidRDefault="00044343" w:rsidP="00044343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5F6331AE" w14:textId="77777777" w:rsidR="00044343" w:rsidRPr="00AF01EB" w:rsidRDefault="00044343" w:rsidP="00044343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7B75D8D8" w14:textId="77777777" w:rsidR="00044343" w:rsidRPr="00AF01EB" w:rsidRDefault="00044343" w:rsidP="00044343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AF01EB">
        <w:rPr>
          <w:rFonts w:ascii="Times New Roman" w:hAnsi="Times New Roman" w:cs="Times New Roman"/>
          <w:b/>
          <w:sz w:val="28"/>
          <w:szCs w:val="28"/>
        </w:rPr>
        <w:t>HAZIRLAYAN</w:t>
      </w:r>
    </w:p>
    <w:p w14:paraId="730CC13D" w14:textId="77777777" w:rsidR="00044343" w:rsidRPr="00AF01EB" w:rsidRDefault="00044343" w:rsidP="00044343">
      <w:pPr>
        <w:spacing w:before="240" w:after="24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4B5E3B38" w14:textId="77777777" w:rsidR="00044343" w:rsidRPr="00AF01EB" w:rsidRDefault="00044343" w:rsidP="00044343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AF01EB">
        <w:rPr>
          <w:rFonts w:ascii="Times New Roman" w:hAnsi="Times New Roman" w:cs="Times New Roman"/>
          <w:b/>
          <w:sz w:val="28"/>
          <w:szCs w:val="28"/>
        </w:rPr>
        <w:t>Ad soyad</w:t>
      </w:r>
    </w:p>
    <w:p w14:paraId="7912A922" w14:textId="77777777" w:rsidR="00044343" w:rsidRPr="00AF01EB" w:rsidRDefault="00044343" w:rsidP="00044343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5BEF7CBA" w14:textId="77777777" w:rsidR="00044343" w:rsidRPr="00AF01EB" w:rsidRDefault="00044343" w:rsidP="00044343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AF01EB">
        <w:rPr>
          <w:rFonts w:ascii="Times New Roman" w:hAnsi="Times New Roman" w:cs="Times New Roman"/>
          <w:b/>
          <w:sz w:val="28"/>
          <w:szCs w:val="28"/>
        </w:rPr>
        <w:t>LİSANS BİTİRME TEZİ</w:t>
      </w:r>
    </w:p>
    <w:p w14:paraId="0D90E3AF" w14:textId="77777777" w:rsidR="00044343" w:rsidRPr="00AF01EB" w:rsidRDefault="00044343" w:rsidP="00044343">
      <w:pPr>
        <w:spacing w:before="240" w:after="24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0A7B6A93" w14:textId="77777777" w:rsidR="00044343" w:rsidRPr="00AF01EB" w:rsidRDefault="00044343" w:rsidP="00044343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AF01EB">
        <w:rPr>
          <w:rFonts w:ascii="Times New Roman" w:hAnsi="Times New Roman" w:cs="Times New Roman"/>
          <w:b/>
          <w:sz w:val="28"/>
          <w:szCs w:val="28"/>
        </w:rPr>
        <w:t>DANIŞMAN</w:t>
      </w:r>
    </w:p>
    <w:p w14:paraId="3BB42D25" w14:textId="77777777" w:rsidR="00044343" w:rsidRPr="00AF01EB" w:rsidRDefault="00044343" w:rsidP="00044343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AF01EB">
        <w:rPr>
          <w:rFonts w:ascii="Times New Roman" w:hAnsi="Times New Roman" w:cs="Times New Roman"/>
          <w:b/>
          <w:sz w:val="28"/>
          <w:szCs w:val="28"/>
        </w:rPr>
        <w:t xml:space="preserve">Dr. Öğr. Üyesi </w:t>
      </w:r>
      <w:r>
        <w:rPr>
          <w:rFonts w:ascii="Times New Roman" w:hAnsi="Times New Roman" w:cs="Times New Roman"/>
          <w:b/>
          <w:sz w:val="28"/>
          <w:szCs w:val="28"/>
        </w:rPr>
        <w:t>……………………………..</w:t>
      </w:r>
    </w:p>
    <w:p w14:paraId="0A34B092" w14:textId="77777777" w:rsidR="00044343" w:rsidRDefault="00044343" w:rsidP="00044343">
      <w:pPr>
        <w:spacing w:before="240" w:after="240" w:line="240" w:lineRule="auto"/>
        <w:jc w:val="center"/>
        <w:rPr>
          <w:rFonts w:ascii="Times New Roman" w:hAnsi="Times New Roman" w:cs="Times New Roman"/>
          <w:b/>
          <w:color w:val="212529"/>
          <w:sz w:val="28"/>
          <w:szCs w:val="28"/>
        </w:rPr>
      </w:pPr>
    </w:p>
    <w:p w14:paraId="2266997F" w14:textId="77777777" w:rsidR="00044343" w:rsidRPr="00AF01EB" w:rsidRDefault="00044343" w:rsidP="00044343">
      <w:pPr>
        <w:spacing w:before="240" w:after="240" w:line="240" w:lineRule="auto"/>
        <w:jc w:val="center"/>
        <w:rPr>
          <w:rFonts w:ascii="Times New Roman" w:hAnsi="Times New Roman" w:cs="Times New Roman"/>
          <w:b/>
          <w:color w:val="212529"/>
          <w:sz w:val="28"/>
          <w:szCs w:val="28"/>
        </w:rPr>
      </w:pPr>
    </w:p>
    <w:p w14:paraId="551B696A" w14:textId="77777777" w:rsidR="00044343" w:rsidRPr="00AF01EB" w:rsidRDefault="00044343" w:rsidP="00044343">
      <w:pPr>
        <w:spacing w:before="240" w:after="240" w:line="240" w:lineRule="auto"/>
        <w:jc w:val="center"/>
        <w:rPr>
          <w:rFonts w:ascii="Times New Roman" w:hAnsi="Times New Roman" w:cs="Times New Roman"/>
          <w:b/>
          <w:color w:val="212529"/>
          <w:sz w:val="28"/>
          <w:szCs w:val="28"/>
        </w:rPr>
      </w:pPr>
    </w:p>
    <w:p w14:paraId="17A7DDE7" w14:textId="77777777" w:rsidR="00044343" w:rsidRPr="00AF01EB" w:rsidRDefault="00044343" w:rsidP="00044343">
      <w:pPr>
        <w:spacing w:before="240" w:after="24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AF01EB">
        <w:rPr>
          <w:rFonts w:ascii="Times New Roman" w:hAnsi="Times New Roman" w:cs="Times New Roman"/>
          <w:b/>
          <w:sz w:val="28"/>
          <w:szCs w:val="28"/>
        </w:rPr>
        <w:t>ISPARTA 202</w:t>
      </w:r>
      <w:r>
        <w:rPr>
          <w:rFonts w:ascii="Times New Roman" w:hAnsi="Times New Roman" w:cs="Times New Roman"/>
          <w:b/>
          <w:sz w:val="28"/>
          <w:szCs w:val="28"/>
        </w:rPr>
        <w:t>.</w:t>
      </w:r>
    </w:p>
    <w:p w14:paraId="6401ACCD" w14:textId="77777777" w:rsidR="00C863F5" w:rsidRPr="00B62348" w:rsidRDefault="00C863F5" w:rsidP="002E0A44">
      <w:pPr>
        <w:spacing w:before="240" w:after="240" w:line="360" w:lineRule="auto"/>
        <w:jc w:val="center"/>
        <w:rPr>
          <w:rFonts w:ascii="Times New Roman" w:hAnsi="Times New Roman" w:cs="Times New Roman"/>
          <w:b/>
          <w:color w:val="212529"/>
          <w:sz w:val="24"/>
          <w:szCs w:val="24"/>
        </w:rPr>
        <w:sectPr w:rsidR="00C863F5" w:rsidRPr="00B62348" w:rsidSect="003A7469">
          <w:footerReference w:type="default" r:id="rId10"/>
          <w:pgSz w:w="11906" w:h="16838"/>
          <w:pgMar w:top="1418" w:right="1418" w:bottom="1418" w:left="1985" w:header="709" w:footer="709" w:gutter="0"/>
          <w:cols w:space="708"/>
          <w:titlePg/>
          <w:docGrid w:linePitch="360"/>
        </w:sectPr>
      </w:pPr>
    </w:p>
    <w:p w14:paraId="2BE24789" w14:textId="494D78D5" w:rsidR="007C05D7" w:rsidRPr="00B62348" w:rsidRDefault="007C05D7" w:rsidP="00B62348">
      <w:pPr>
        <w:pStyle w:val="Balk1"/>
        <w:spacing w:after="240" w:line="36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0" w:name="_Toc200532486"/>
      <w:bookmarkStart w:id="1" w:name="_Toc200631451"/>
      <w:r w:rsidRPr="00B62348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BEYAN</w:t>
      </w:r>
      <w:bookmarkEnd w:id="0"/>
      <w:bookmarkEnd w:id="1"/>
    </w:p>
    <w:p w14:paraId="74E6E492" w14:textId="77777777" w:rsidR="008D02C6" w:rsidRPr="00B62348" w:rsidRDefault="008D02C6" w:rsidP="00464CF5">
      <w:pPr>
        <w:spacing w:before="240" w:after="24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A1E0A41" w14:textId="77777777" w:rsidR="008D02C6" w:rsidRPr="00B62348" w:rsidRDefault="008D02C6" w:rsidP="00B62348">
      <w:pPr>
        <w:spacing w:before="240" w:after="240" w:line="36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B62348">
        <w:rPr>
          <w:rFonts w:ascii="Times New Roman" w:hAnsi="Times New Roman" w:cs="Times New Roman"/>
          <w:sz w:val="24"/>
          <w:szCs w:val="24"/>
        </w:rPr>
        <w:t xml:space="preserve">Tezi hazırlayan </w:t>
      </w:r>
    </w:p>
    <w:p w14:paraId="265CE267" w14:textId="735F4DEB" w:rsidR="008D02C6" w:rsidRPr="00B62348" w:rsidRDefault="00AF01EB" w:rsidP="00B62348">
      <w:pPr>
        <w:spacing w:before="240" w:after="240" w:line="36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D SOYAD</w:t>
      </w:r>
    </w:p>
    <w:p w14:paraId="663254AE" w14:textId="525BA0B6" w:rsidR="007C05D7" w:rsidRPr="00B62348" w:rsidRDefault="007C05D7" w:rsidP="00B62348">
      <w:pPr>
        <w:spacing w:before="240" w:after="240" w:line="36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B62348">
        <w:rPr>
          <w:rFonts w:ascii="Times New Roman" w:hAnsi="Times New Roman" w:cs="Times New Roman"/>
          <w:sz w:val="24"/>
          <w:szCs w:val="24"/>
        </w:rPr>
        <w:t>Tarih</w:t>
      </w:r>
    </w:p>
    <w:p w14:paraId="58DBAFEC" w14:textId="28DF4251" w:rsidR="008D02C6" w:rsidRPr="00B62348" w:rsidRDefault="008D02C6" w:rsidP="00B62348">
      <w:pPr>
        <w:spacing w:before="240" w:after="240" w:line="36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B62348">
        <w:rPr>
          <w:rFonts w:ascii="Times New Roman" w:hAnsi="Times New Roman" w:cs="Times New Roman"/>
          <w:sz w:val="24"/>
          <w:szCs w:val="24"/>
        </w:rPr>
        <w:t>İmza</w:t>
      </w:r>
    </w:p>
    <w:p w14:paraId="088C725F" w14:textId="77777777" w:rsidR="00D55AFF" w:rsidRPr="00B62348" w:rsidRDefault="00D55AFF" w:rsidP="00B62348">
      <w:pPr>
        <w:spacing w:before="240" w:after="240" w:line="360" w:lineRule="auto"/>
        <w:rPr>
          <w:rFonts w:ascii="Times New Roman" w:hAnsi="Times New Roman" w:cs="Times New Roman"/>
          <w:sz w:val="24"/>
          <w:szCs w:val="24"/>
        </w:rPr>
      </w:pPr>
      <w:r w:rsidRPr="00B62348">
        <w:rPr>
          <w:rFonts w:ascii="Times New Roman" w:hAnsi="Times New Roman" w:cs="Times New Roman"/>
          <w:sz w:val="24"/>
          <w:szCs w:val="24"/>
        </w:rPr>
        <w:br w:type="page"/>
      </w:r>
    </w:p>
    <w:p w14:paraId="058158DA" w14:textId="77777777" w:rsidR="00D55AFF" w:rsidRPr="00B62348" w:rsidRDefault="00D55AFF" w:rsidP="00B62348">
      <w:pPr>
        <w:pStyle w:val="Balk1"/>
        <w:spacing w:after="240" w:line="36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2" w:name="_Toc200532487"/>
      <w:bookmarkStart w:id="3" w:name="_Toc200631452"/>
      <w:r w:rsidRPr="00B62348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ÖNSÖZ</w:t>
      </w:r>
      <w:bookmarkEnd w:id="2"/>
      <w:bookmarkEnd w:id="3"/>
    </w:p>
    <w:p w14:paraId="59B5A87A" w14:textId="77777777" w:rsidR="00C25095" w:rsidRPr="00B62348" w:rsidRDefault="00C25095" w:rsidP="00464CF5">
      <w:pPr>
        <w:spacing w:before="240" w:after="24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6A8D4C3" w14:textId="77777777" w:rsidR="00C25095" w:rsidRPr="00B62348" w:rsidRDefault="00C25095" w:rsidP="00B62348">
      <w:pPr>
        <w:spacing w:before="240" w:after="240" w:line="360" w:lineRule="auto"/>
        <w:rPr>
          <w:rFonts w:ascii="Times New Roman" w:hAnsi="Times New Roman" w:cs="Times New Roman"/>
          <w:sz w:val="24"/>
          <w:szCs w:val="24"/>
        </w:rPr>
      </w:pPr>
    </w:p>
    <w:p w14:paraId="68005FB9" w14:textId="55980F7F" w:rsidR="007C3252" w:rsidRDefault="00C25095" w:rsidP="00B62348">
      <w:pPr>
        <w:tabs>
          <w:tab w:val="left" w:pos="6599"/>
        </w:tabs>
        <w:spacing w:before="240" w:after="240" w:line="360" w:lineRule="auto"/>
        <w:rPr>
          <w:rFonts w:ascii="Times New Roman" w:hAnsi="Times New Roman" w:cs="Times New Roman"/>
          <w:sz w:val="24"/>
          <w:szCs w:val="24"/>
        </w:rPr>
        <w:sectPr w:rsidR="007C3252" w:rsidSect="00C863F5">
          <w:footerReference w:type="default" r:id="rId11"/>
          <w:pgSz w:w="11906" w:h="16838"/>
          <w:pgMar w:top="1418" w:right="1418" w:bottom="1418" w:left="1985" w:header="709" w:footer="709" w:gutter="0"/>
          <w:pgNumType w:fmt="lowerRoman" w:start="1"/>
          <w:cols w:space="708"/>
          <w:docGrid w:linePitch="360"/>
        </w:sectPr>
      </w:pPr>
      <w:r w:rsidRPr="00B62348">
        <w:rPr>
          <w:rFonts w:ascii="Times New Roman" w:hAnsi="Times New Roman" w:cs="Times New Roman"/>
          <w:sz w:val="24"/>
          <w:szCs w:val="24"/>
        </w:rPr>
        <w:t>Merkez</w:t>
      </w:r>
      <w:r w:rsidR="00CA7E94">
        <w:rPr>
          <w:rFonts w:ascii="Times New Roman" w:hAnsi="Times New Roman" w:cs="Times New Roman"/>
          <w:sz w:val="24"/>
          <w:szCs w:val="24"/>
        </w:rPr>
        <w:t xml:space="preserve"> </w:t>
      </w:r>
      <w:r w:rsidRPr="00B62348">
        <w:rPr>
          <w:rFonts w:ascii="Times New Roman" w:hAnsi="Times New Roman" w:cs="Times New Roman"/>
          <w:sz w:val="24"/>
          <w:szCs w:val="24"/>
        </w:rPr>
        <w:t xml:space="preserve">- ISPARTA </w:t>
      </w:r>
      <w:r w:rsidRPr="00B62348">
        <w:rPr>
          <w:rFonts w:ascii="Times New Roman" w:hAnsi="Times New Roman" w:cs="Times New Roman"/>
          <w:sz w:val="24"/>
          <w:szCs w:val="24"/>
        </w:rPr>
        <w:tab/>
      </w:r>
      <w:r w:rsidR="00AF01EB">
        <w:rPr>
          <w:rFonts w:ascii="Times New Roman" w:hAnsi="Times New Roman" w:cs="Times New Roman"/>
          <w:sz w:val="24"/>
          <w:szCs w:val="24"/>
        </w:rPr>
        <w:t>AD SOYAD</w:t>
      </w:r>
    </w:p>
    <w:p w14:paraId="23BF197F" w14:textId="77777777" w:rsidR="00C25095" w:rsidRPr="00B62348" w:rsidRDefault="00C25095" w:rsidP="00B62348">
      <w:pPr>
        <w:pStyle w:val="Balk1"/>
        <w:spacing w:after="240" w:line="36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4" w:name="_Toc200532488"/>
      <w:bookmarkStart w:id="5" w:name="_Toc200631453"/>
      <w:r w:rsidRPr="00B62348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ÖZET</w:t>
      </w:r>
      <w:bookmarkEnd w:id="4"/>
      <w:bookmarkEnd w:id="5"/>
    </w:p>
    <w:p w14:paraId="5CEF36BC" w14:textId="107504D9" w:rsidR="00C25095" w:rsidRPr="00B62348" w:rsidRDefault="00AF01EB" w:rsidP="00B62348">
      <w:pPr>
        <w:spacing w:before="240" w:after="24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tr-TR"/>
        </w:rPr>
        <w:t>……………………………</w:t>
      </w:r>
    </w:p>
    <w:p w14:paraId="115BECCC" w14:textId="53904AF1" w:rsidR="00AF01EB" w:rsidRDefault="00C25095" w:rsidP="00B62348">
      <w:pPr>
        <w:spacing w:before="240" w:after="240" w:line="360" w:lineRule="auto"/>
        <w:jc w:val="both"/>
        <w:rPr>
          <w:rFonts w:ascii="Times New Roman" w:hAnsi="Times New Roman" w:cs="Times New Roman"/>
          <w:sz w:val="24"/>
          <w:szCs w:val="24"/>
        </w:rPr>
        <w:sectPr w:rsidR="00AF01EB" w:rsidSect="007C3252">
          <w:pgSz w:w="11906" w:h="16838"/>
          <w:pgMar w:top="1418" w:right="1418" w:bottom="1418" w:left="1985" w:header="709" w:footer="709" w:gutter="0"/>
          <w:pgNumType w:fmt="lowerRoman" w:start="3"/>
          <w:cols w:space="708"/>
          <w:docGrid w:linePitch="360"/>
        </w:sectPr>
      </w:pPr>
      <w:r w:rsidRPr="00B62348">
        <w:rPr>
          <w:rFonts w:ascii="Times New Roman" w:hAnsi="Times New Roman" w:cs="Times New Roman"/>
          <w:b/>
          <w:sz w:val="24"/>
          <w:szCs w:val="24"/>
        </w:rPr>
        <w:t>Anahtar kelimeler</w:t>
      </w:r>
      <w:r w:rsidR="00C47846" w:rsidRPr="00B62348">
        <w:rPr>
          <w:rFonts w:ascii="Times New Roman" w:hAnsi="Times New Roman" w:cs="Times New Roman"/>
          <w:b/>
          <w:sz w:val="24"/>
          <w:szCs w:val="24"/>
        </w:rPr>
        <w:t xml:space="preserve">: </w:t>
      </w:r>
    </w:p>
    <w:p w14:paraId="0AC45A71" w14:textId="0FC3695B" w:rsidR="00556BA2" w:rsidRPr="00B62348" w:rsidRDefault="00C25095" w:rsidP="00B62348">
      <w:pPr>
        <w:pStyle w:val="Balk1"/>
        <w:spacing w:after="240" w:line="36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6" w:name="_Toc200532489"/>
      <w:bookmarkStart w:id="7" w:name="_Toc200631454"/>
      <w:r w:rsidRPr="00B62348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ABSTRACT</w:t>
      </w:r>
      <w:bookmarkEnd w:id="6"/>
      <w:bookmarkEnd w:id="7"/>
    </w:p>
    <w:p w14:paraId="1D5E3641" w14:textId="12600CE5" w:rsidR="00AF01EB" w:rsidRDefault="00AF01EB" w:rsidP="00B62348">
      <w:pPr>
        <w:spacing w:before="240" w:after="24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tr-TR"/>
        </w:rPr>
        <w:t>…………………………………………….</w:t>
      </w:r>
    </w:p>
    <w:p w14:paraId="6EC96B77" w14:textId="42542E8F" w:rsidR="00556BA2" w:rsidRPr="00B62348" w:rsidRDefault="00564ABD" w:rsidP="00B62348">
      <w:pPr>
        <w:spacing w:before="240" w:after="24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  <w:r w:rsidRPr="00B62348">
        <w:rPr>
          <w:rFonts w:ascii="Times New Roman" w:eastAsia="Times New Roman" w:hAnsi="Times New Roman" w:cs="Times New Roman"/>
          <w:b/>
          <w:bCs/>
          <w:sz w:val="24"/>
          <w:szCs w:val="24"/>
          <w:lang w:eastAsia="tr-TR"/>
        </w:rPr>
        <w:t>Keywords:</w:t>
      </w:r>
      <w:r w:rsidRPr="00B62348">
        <w:rPr>
          <w:rFonts w:ascii="Times New Roman" w:eastAsia="Times New Roman" w:hAnsi="Times New Roman" w:cs="Times New Roman"/>
          <w:sz w:val="24"/>
          <w:szCs w:val="24"/>
          <w:lang w:eastAsia="tr-TR"/>
        </w:rPr>
        <w:t xml:space="preserve"> </w:t>
      </w:r>
    </w:p>
    <w:p w14:paraId="371ECC0E" w14:textId="77777777" w:rsidR="00556BA2" w:rsidRPr="00B62348" w:rsidRDefault="00556BA2" w:rsidP="00B62348">
      <w:pPr>
        <w:spacing w:before="240" w:after="240" w:line="360" w:lineRule="auto"/>
        <w:rPr>
          <w:rFonts w:ascii="Times New Roman" w:hAnsi="Times New Roman" w:cs="Times New Roman"/>
          <w:sz w:val="24"/>
          <w:szCs w:val="24"/>
        </w:rPr>
      </w:pPr>
      <w:r w:rsidRPr="00B62348">
        <w:rPr>
          <w:rFonts w:ascii="Times New Roman" w:hAnsi="Times New Roman" w:cs="Times New Roman"/>
          <w:sz w:val="24"/>
          <w:szCs w:val="24"/>
        </w:rPr>
        <w:br w:type="page"/>
      </w:r>
    </w:p>
    <w:p w14:paraId="5029DC77" w14:textId="5CA6C27B" w:rsidR="005E1698" w:rsidRPr="00B62348" w:rsidRDefault="005E1698" w:rsidP="00B62348">
      <w:pPr>
        <w:pStyle w:val="Balk1"/>
        <w:spacing w:after="240" w:line="36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8" w:name="_Toc200532490"/>
      <w:bookmarkStart w:id="9" w:name="_Toc200631455"/>
      <w:r w:rsidRPr="00B62348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İÇİNDEKİLER</w:t>
      </w:r>
      <w:bookmarkEnd w:id="8"/>
      <w:bookmarkEnd w:id="9"/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eastAsia="en-US"/>
        </w:rPr>
        <w:id w:val="1434864456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5CD946D4" w14:textId="23C8EAD5" w:rsidR="00044343" w:rsidRDefault="00044343">
          <w:pPr>
            <w:pStyle w:val="TBal"/>
          </w:pPr>
          <w:r w:rsidRPr="00B625BD">
            <w:rPr>
              <w:highlight w:val="yellow"/>
            </w:rPr>
            <w:t>İçindekiler Tablosu</w:t>
          </w:r>
          <w:r w:rsidR="00B625BD" w:rsidRPr="00B625BD">
            <w:rPr>
              <w:highlight w:val="yellow"/>
            </w:rPr>
            <w:t xml:space="preserve"> Başvurular kısmından eklenir</w:t>
          </w:r>
        </w:p>
        <w:p w14:paraId="22C244E6" w14:textId="250863F3" w:rsidR="00B625BD" w:rsidRPr="00B625BD" w:rsidRDefault="00B625BD" w:rsidP="00B625BD">
          <w:pPr>
            <w:rPr>
              <w:lang w:eastAsia="tr-TR"/>
            </w:rPr>
          </w:pPr>
          <w:r w:rsidRPr="00B625BD">
            <w:rPr>
              <w:highlight w:val="yellow"/>
              <w:lang w:eastAsia="tr-TR"/>
            </w:rPr>
            <w:t>Örnek tablo aşağıda verilmiştir</w:t>
          </w:r>
          <w:r>
            <w:rPr>
              <w:lang w:eastAsia="tr-TR"/>
            </w:rPr>
            <w:t>.</w:t>
          </w:r>
        </w:p>
        <w:p w14:paraId="0576011E" w14:textId="3955F09D" w:rsidR="00044343" w:rsidRDefault="00044343">
          <w:pPr>
            <w:pStyle w:val="T1"/>
            <w:tabs>
              <w:tab w:val="right" w:leader="dot" w:pos="8493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r>
            <w:fldChar w:fldCharType="begin"/>
          </w:r>
          <w:r>
            <w:instrText xml:space="preserve"> TOC \o "1-5" \h \z \u </w:instrText>
          </w:r>
          <w:r>
            <w:fldChar w:fldCharType="separate"/>
          </w:r>
          <w:hyperlink w:anchor="_Toc200631451" w:history="1">
            <w:r w:rsidRPr="00DB1CE4">
              <w:rPr>
                <w:rStyle w:val="Kpr"/>
                <w:rFonts w:ascii="Times New Roman" w:hAnsi="Times New Roman"/>
                <w:b/>
                <w:bCs/>
                <w:noProof/>
              </w:rPr>
              <w:t>BEY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6314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158BC8" w14:textId="617A53A3" w:rsidR="00044343" w:rsidRDefault="00044343">
          <w:pPr>
            <w:pStyle w:val="T1"/>
            <w:tabs>
              <w:tab w:val="right" w:leader="dot" w:pos="8493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200631452" w:history="1">
            <w:r w:rsidRPr="00DB1CE4">
              <w:rPr>
                <w:rStyle w:val="Kpr"/>
                <w:rFonts w:ascii="Times New Roman" w:hAnsi="Times New Roman"/>
                <w:b/>
                <w:bCs/>
                <w:noProof/>
              </w:rPr>
              <w:t>ÖNSÖZ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6314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A02DC2" w14:textId="45CC1CE1" w:rsidR="00044343" w:rsidRDefault="00044343">
          <w:pPr>
            <w:pStyle w:val="T1"/>
            <w:tabs>
              <w:tab w:val="right" w:leader="dot" w:pos="8493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200631453" w:history="1">
            <w:r w:rsidRPr="00DB1CE4">
              <w:rPr>
                <w:rStyle w:val="Kpr"/>
                <w:rFonts w:ascii="Times New Roman" w:hAnsi="Times New Roman"/>
                <w:b/>
                <w:bCs/>
                <w:noProof/>
              </w:rPr>
              <w:t>ÖZ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6314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082480" w14:textId="4528B7F5" w:rsidR="00044343" w:rsidRDefault="00044343">
          <w:pPr>
            <w:pStyle w:val="T1"/>
            <w:tabs>
              <w:tab w:val="right" w:leader="dot" w:pos="8493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200631454" w:history="1">
            <w:r w:rsidRPr="00DB1CE4">
              <w:rPr>
                <w:rStyle w:val="Kpr"/>
                <w:rFonts w:ascii="Times New Roman" w:hAnsi="Times New Roman"/>
                <w:b/>
                <w:bCs/>
                <w:noProof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6314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v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6CFEBE" w14:textId="3BEEF729" w:rsidR="00044343" w:rsidRDefault="00044343">
          <w:pPr>
            <w:pStyle w:val="T1"/>
            <w:tabs>
              <w:tab w:val="right" w:leader="dot" w:pos="8493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200631455" w:history="1">
            <w:r w:rsidRPr="00DB1CE4">
              <w:rPr>
                <w:rStyle w:val="Kpr"/>
                <w:rFonts w:ascii="Times New Roman" w:hAnsi="Times New Roman"/>
                <w:b/>
                <w:bCs/>
                <w:noProof/>
              </w:rPr>
              <w:t>İÇİNDEKİL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6314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759A5C" w14:textId="04B8CA40" w:rsidR="00044343" w:rsidRDefault="00044343">
          <w:pPr>
            <w:pStyle w:val="T1"/>
            <w:tabs>
              <w:tab w:val="right" w:leader="dot" w:pos="8493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200631456" w:history="1">
            <w:r w:rsidRPr="00DB1CE4">
              <w:rPr>
                <w:rStyle w:val="Kpr"/>
                <w:rFonts w:ascii="Times New Roman" w:hAnsi="Times New Roman"/>
                <w:b/>
                <w:bCs/>
                <w:noProof/>
              </w:rPr>
              <w:t>ŞEKİLLER DİZİN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6314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AFA560" w14:textId="1B5357C7" w:rsidR="00044343" w:rsidRDefault="00044343">
          <w:pPr>
            <w:pStyle w:val="T1"/>
            <w:tabs>
              <w:tab w:val="right" w:leader="dot" w:pos="8493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200631457" w:history="1">
            <w:r w:rsidRPr="00DB1CE4">
              <w:rPr>
                <w:rStyle w:val="Kpr"/>
                <w:rFonts w:ascii="Times New Roman" w:hAnsi="Times New Roman"/>
                <w:b/>
                <w:bCs/>
                <w:noProof/>
              </w:rPr>
              <w:t>SİMGELER</w:t>
            </w:r>
            <w:r w:rsidRPr="00DB1CE4">
              <w:rPr>
                <w:rStyle w:val="Kpr"/>
                <w:noProof/>
              </w:rPr>
              <w:t xml:space="preserve"> </w:t>
            </w:r>
            <w:r w:rsidRPr="00DB1CE4">
              <w:rPr>
                <w:rStyle w:val="Kpr"/>
                <w:rFonts w:ascii="Times New Roman" w:hAnsi="Times New Roman"/>
                <w:b/>
                <w:bCs/>
                <w:noProof/>
              </w:rPr>
              <w:t>VE</w:t>
            </w:r>
            <w:r w:rsidRPr="00DB1CE4">
              <w:rPr>
                <w:rStyle w:val="Kpr"/>
                <w:noProof/>
              </w:rPr>
              <w:t xml:space="preserve"> </w:t>
            </w:r>
            <w:r w:rsidRPr="00DB1CE4">
              <w:rPr>
                <w:rStyle w:val="Kpr"/>
                <w:rFonts w:ascii="Times New Roman" w:hAnsi="Times New Roman"/>
                <w:b/>
                <w:bCs/>
                <w:noProof/>
              </w:rPr>
              <w:t>KISALTMALAR</w:t>
            </w:r>
            <w:r w:rsidRPr="00DB1CE4">
              <w:rPr>
                <w:rStyle w:val="Kpr"/>
                <w:noProof/>
              </w:rPr>
              <w:t xml:space="preserve"> </w:t>
            </w:r>
            <w:r w:rsidRPr="00DB1CE4">
              <w:rPr>
                <w:rStyle w:val="Kpr"/>
                <w:rFonts w:ascii="Times New Roman" w:hAnsi="Times New Roman"/>
                <w:b/>
                <w:bCs/>
                <w:noProof/>
              </w:rPr>
              <w:t>DİZİN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6314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680135" w14:textId="2EEAECE5" w:rsidR="00044343" w:rsidRDefault="00044343">
          <w:pPr>
            <w:pStyle w:val="T1"/>
            <w:tabs>
              <w:tab w:val="left" w:pos="440"/>
              <w:tab w:val="right" w:leader="dot" w:pos="8493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200631458" w:history="1">
            <w:r w:rsidRPr="00DB1CE4">
              <w:rPr>
                <w:rStyle w:val="Kpr"/>
                <w:rFonts w:ascii="Times New Roman" w:hAnsi="Times New Roman"/>
                <w:b/>
                <w:bCs/>
                <w:noProof/>
              </w:rPr>
              <w:t>1.</w:t>
            </w:r>
            <w:r>
              <w:rPr>
                <w:rFonts w:cstheme="minorBidi"/>
                <w:noProof/>
                <w:kern w:val="2"/>
                <w:sz w:val="24"/>
                <w:szCs w:val="24"/>
                <w14:ligatures w14:val="standardContextual"/>
              </w:rPr>
              <w:tab/>
            </w:r>
            <w:r w:rsidRPr="00DB1CE4">
              <w:rPr>
                <w:rStyle w:val="Kpr"/>
                <w:rFonts w:ascii="Times New Roman" w:hAnsi="Times New Roman"/>
                <w:b/>
                <w:bCs/>
                <w:noProof/>
              </w:rPr>
              <w:t>GİRİŞ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6314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0323F9" w14:textId="52C6D7AB" w:rsidR="00044343" w:rsidRDefault="00044343">
          <w:pPr>
            <w:pStyle w:val="T1"/>
            <w:tabs>
              <w:tab w:val="left" w:pos="440"/>
              <w:tab w:val="right" w:leader="dot" w:pos="8493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200631459" w:history="1">
            <w:r w:rsidRPr="00DB1CE4">
              <w:rPr>
                <w:rStyle w:val="Kpr"/>
                <w:rFonts w:ascii="Times New Roman" w:hAnsi="Times New Roman"/>
                <w:b/>
                <w:bCs/>
                <w:noProof/>
              </w:rPr>
              <w:t>2.</w:t>
            </w:r>
            <w:r>
              <w:rPr>
                <w:rFonts w:cstheme="minorBidi"/>
                <w:noProof/>
                <w:kern w:val="2"/>
                <w:sz w:val="24"/>
                <w:szCs w:val="24"/>
                <w14:ligatures w14:val="standardContextual"/>
              </w:rPr>
              <w:tab/>
            </w:r>
            <w:r w:rsidRPr="00DB1CE4">
              <w:rPr>
                <w:rStyle w:val="Kpr"/>
                <w:rFonts w:ascii="Times New Roman" w:hAnsi="Times New Roman"/>
                <w:b/>
                <w:bCs/>
                <w:noProof/>
              </w:rPr>
              <w:t>GENEL BİLGİL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6314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87D982" w14:textId="63A4DFE6" w:rsidR="00044343" w:rsidRDefault="00044343">
          <w:pPr>
            <w:pStyle w:val="T2"/>
            <w:tabs>
              <w:tab w:val="left" w:pos="960"/>
              <w:tab w:val="right" w:leader="dot" w:pos="8493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200631460" w:history="1">
            <w:r w:rsidRPr="00DB1CE4">
              <w:rPr>
                <w:rStyle w:val="Kpr"/>
                <w:rFonts w:ascii="Times New Roman" w:hAnsi="Times New Roman"/>
                <w:b/>
                <w:bCs/>
                <w:noProof/>
              </w:rPr>
              <w:t>2.1.</w:t>
            </w:r>
            <w:r>
              <w:rPr>
                <w:rFonts w:cstheme="minorBidi"/>
                <w:noProof/>
                <w:kern w:val="2"/>
                <w:sz w:val="24"/>
                <w:szCs w:val="24"/>
                <w14:ligatures w14:val="standardContextual"/>
              </w:rPr>
              <w:tab/>
            </w:r>
            <w:r w:rsidRPr="00DB1CE4">
              <w:rPr>
                <w:rStyle w:val="Kpr"/>
                <w:rFonts w:ascii="Times New Roman" w:hAnsi="Times New Roman"/>
                <w:b/>
                <w:bCs/>
                <w:noProof/>
              </w:rPr>
              <w:t>……………………………………(İKİNCİ ALT BAŞLIK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6314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AFFFBC" w14:textId="57ECB26A" w:rsidR="00044343" w:rsidRDefault="00044343">
          <w:pPr>
            <w:pStyle w:val="T3"/>
            <w:tabs>
              <w:tab w:val="left" w:pos="1200"/>
              <w:tab w:val="right" w:leader="dot" w:pos="8493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200631461" w:history="1">
            <w:r w:rsidRPr="00DB1CE4">
              <w:rPr>
                <w:rStyle w:val="Kpr"/>
                <w:rFonts w:ascii="Times New Roman" w:hAnsi="Times New Roman"/>
                <w:b/>
                <w:bCs/>
                <w:noProof/>
              </w:rPr>
              <w:t>2.1.1.</w:t>
            </w:r>
            <w:r>
              <w:rPr>
                <w:rFonts w:cstheme="minorBidi"/>
                <w:noProof/>
                <w:kern w:val="2"/>
                <w:sz w:val="24"/>
                <w:szCs w:val="24"/>
                <w14:ligatures w14:val="standardContextual"/>
              </w:rPr>
              <w:tab/>
            </w:r>
            <w:r w:rsidRPr="00DB1CE4">
              <w:rPr>
                <w:rStyle w:val="Kpr"/>
                <w:rFonts w:ascii="Times New Roman" w:hAnsi="Times New Roman"/>
                <w:b/>
                <w:bCs/>
                <w:noProof/>
              </w:rPr>
              <w:t>(ÜÇÜNCÜ ALT BAŞLIK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6314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F288EA" w14:textId="4EF932E6" w:rsidR="00044343" w:rsidRDefault="00044343">
          <w:pPr>
            <w:pStyle w:val="T4"/>
            <w:tabs>
              <w:tab w:val="right" w:leader="dot" w:pos="8493"/>
            </w:tabs>
            <w:rPr>
              <w:noProof/>
            </w:rPr>
          </w:pPr>
          <w:hyperlink w:anchor="_Toc200631462" w:history="1">
            <w:r w:rsidRPr="00DB1CE4">
              <w:rPr>
                <w:rStyle w:val="Kpr"/>
                <w:rFonts w:ascii="Times New Roman" w:hAnsi="Times New Roman" w:cs="Times New Roman"/>
                <w:b/>
                <w:bCs/>
                <w:noProof/>
              </w:rPr>
              <w:t>2.1.1.1. …………………………(DÖRDÜNCÜ ALT BAŞLIK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6314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7B6CFF" w14:textId="4D404834" w:rsidR="00044343" w:rsidRDefault="00044343">
          <w:pPr>
            <w:pStyle w:val="T1"/>
            <w:tabs>
              <w:tab w:val="left" w:pos="440"/>
              <w:tab w:val="right" w:leader="dot" w:pos="8493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200631463" w:history="1">
            <w:r w:rsidRPr="00DB1CE4">
              <w:rPr>
                <w:rStyle w:val="Kpr"/>
                <w:rFonts w:ascii="Times New Roman" w:hAnsi="Times New Roman"/>
                <w:b/>
                <w:bCs/>
                <w:noProof/>
              </w:rPr>
              <w:t>3.</w:t>
            </w:r>
            <w:r>
              <w:rPr>
                <w:rFonts w:cstheme="minorBidi"/>
                <w:noProof/>
                <w:kern w:val="2"/>
                <w:sz w:val="24"/>
                <w:szCs w:val="24"/>
                <w14:ligatures w14:val="standardContextual"/>
              </w:rPr>
              <w:tab/>
            </w:r>
            <w:r w:rsidRPr="00DB1CE4">
              <w:rPr>
                <w:rStyle w:val="Kpr"/>
                <w:rFonts w:ascii="Times New Roman" w:hAnsi="Times New Roman"/>
                <w:b/>
                <w:bCs/>
                <w:noProof/>
              </w:rPr>
              <w:t>SONUÇ VE ÖNERİL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6314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11535E" w14:textId="59195727" w:rsidR="00044343" w:rsidRDefault="00044343">
          <w:pPr>
            <w:pStyle w:val="T1"/>
            <w:tabs>
              <w:tab w:val="right" w:leader="dot" w:pos="8493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200631464" w:history="1">
            <w:r w:rsidRPr="00DB1CE4">
              <w:rPr>
                <w:rStyle w:val="Kpr"/>
                <w:rFonts w:ascii="Times New Roman" w:hAnsi="Times New Roman"/>
                <w:b/>
                <w:bCs/>
                <w:noProof/>
              </w:rPr>
              <w:t>KAYNAKLA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6314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B82A19" w14:textId="4C6F3FDC" w:rsidR="00044343" w:rsidRDefault="00044343">
          <w:pPr>
            <w:pStyle w:val="T1"/>
            <w:tabs>
              <w:tab w:val="right" w:leader="dot" w:pos="8493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200631465" w:history="1">
            <w:r w:rsidRPr="00DB1CE4">
              <w:rPr>
                <w:rStyle w:val="Kpr"/>
                <w:rFonts w:ascii="Times New Roman" w:hAnsi="Times New Roman"/>
                <w:b/>
                <w:bCs/>
                <w:noProof/>
              </w:rPr>
              <w:t>ÖZGEÇMİŞ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06314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7F2117" w14:textId="1A33B89B" w:rsidR="00044343" w:rsidRDefault="00044343">
          <w:r>
            <w:rPr>
              <w:rFonts w:eastAsiaTheme="minorEastAsia" w:cs="Times New Roman"/>
              <w:lang w:eastAsia="tr-TR"/>
            </w:rPr>
            <w:fldChar w:fldCharType="end"/>
          </w:r>
        </w:p>
      </w:sdtContent>
    </w:sdt>
    <w:p w14:paraId="0A827B72" w14:textId="77777777" w:rsidR="007C05D7" w:rsidRDefault="007C05D7" w:rsidP="00B62348">
      <w:pPr>
        <w:spacing w:before="240" w:after="24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5337663" w14:textId="77777777" w:rsidR="00044343" w:rsidRPr="00B62348" w:rsidRDefault="00044343" w:rsidP="00B62348">
      <w:pPr>
        <w:spacing w:before="240" w:after="24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1FCB780" w14:textId="0F1BFF22" w:rsidR="007C05D7" w:rsidRPr="005B5974" w:rsidRDefault="007D6AC1" w:rsidP="005B5974">
      <w:pPr>
        <w:pStyle w:val="Balk1"/>
        <w:spacing w:after="240" w:line="36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B62348">
        <w:br w:type="page"/>
      </w:r>
      <w:bookmarkStart w:id="10" w:name="_Toc200532491"/>
      <w:bookmarkStart w:id="11" w:name="_Toc200631456"/>
      <w:r w:rsidR="007C05D7" w:rsidRPr="005B5974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ŞEKİLLER DİZİNİ</w:t>
      </w:r>
      <w:bookmarkEnd w:id="10"/>
      <w:bookmarkEnd w:id="11"/>
    </w:p>
    <w:p w14:paraId="49CBF126" w14:textId="77777777" w:rsidR="00960830" w:rsidRPr="00B62348" w:rsidRDefault="007C05D7" w:rsidP="00B62348">
      <w:pPr>
        <w:spacing w:before="240" w:after="240" w:line="360" w:lineRule="auto"/>
        <w:jc w:val="right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B62348">
        <w:rPr>
          <w:rFonts w:ascii="Times New Roman" w:hAnsi="Times New Roman" w:cs="Times New Roman"/>
          <w:b/>
          <w:sz w:val="24"/>
          <w:szCs w:val="24"/>
          <w:u w:val="single"/>
        </w:rPr>
        <w:t xml:space="preserve">Sayfa </w:t>
      </w:r>
    </w:p>
    <w:p w14:paraId="5E7DF796" w14:textId="73A22160" w:rsidR="002A2936" w:rsidRPr="00B625BD" w:rsidRDefault="002A2936" w:rsidP="002A2936">
      <w:pPr>
        <w:pStyle w:val="T1"/>
        <w:tabs>
          <w:tab w:val="right" w:leader="dot" w:pos="8493"/>
        </w:tabs>
        <w:rPr>
          <w:rFonts w:ascii="Times New Roman" w:hAnsi="Times New Roman"/>
          <w:highlight w:val="yellow"/>
        </w:rPr>
      </w:pPr>
      <w:r w:rsidRPr="00B625BD">
        <w:rPr>
          <w:rFonts w:ascii="Times New Roman" w:hAnsi="Times New Roman"/>
          <w:highlight w:val="yellow"/>
        </w:rPr>
        <w:fldChar w:fldCharType="begin"/>
      </w:r>
      <w:r w:rsidRPr="00B625BD">
        <w:rPr>
          <w:rFonts w:ascii="Times New Roman" w:hAnsi="Times New Roman"/>
          <w:highlight w:val="yellow"/>
        </w:rPr>
        <w:instrText xml:space="preserve"> TOC \o "1-3" \h \z \u </w:instrText>
      </w:r>
      <w:r w:rsidRPr="00B625BD">
        <w:rPr>
          <w:rFonts w:ascii="Times New Roman" w:hAnsi="Times New Roman"/>
          <w:highlight w:val="yellow"/>
        </w:rPr>
        <w:fldChar w:fldCharType="separate"/>
      </w:r>
      <w:r w:rsidRPr="00B625BD">
        <w:rPr>
          <w:rFonts w:ascii="Times New Roman" w:hAnsi="Times New Roman"/>
          <w:highlight w:val="yellow"/>
        </w:rPr>
        <w:fldChar w:fldCharType="end"/>
      </w:r>
      <w:r w:rsidRPr="00B625BD">
        <w:rPr>
          <w:rFonts w:ascii="Times New Roman" w:hAnsi="Times New Roman"/>
          <w:highlight w:val="yellow"/>
        </w:rPr>
        <w:t>BURAYA BAŞVURULARDAN ŞEKİLLER TABLOSU EKLENİR.</w:t>
      </w:r>
    </w:p>
    <w:p w14:paraId="34DCB0BF" w14:textId="500A3C07" w:rsidR="00B625BD" w:rsidRPr="00B625BD" w:rsidRDefault="00B625BD" w:rsidP="00B625BD">
      <w:pPr>
        <w:rPr>
          <w:lang w:eastAsia="tr-TR"/>
        </w:rPr>
      </w:pPr>
      <w:r w:rsidRPr="00B625BD">
        <w:rPr>
          <w:highlight w:val="yellow"/>
          <w:lang w:eastAsia="tr-TR"/>
        </w:rPr>
        <w:t>Örnek tablo aşağıda verilmiştir.</w:t>
      </w:r>
    </w:p>
    <w:p w14:paraId="302E2D60" w14:textId="261EE74F" w:rsidR="00B625BD" w:rsidRDefault="00B625BD">
      <w:pPr>
        <w:pStyle w:val="ekillerTablosu"/>
        <w:tabs>
          <w:tab w:val="right" w:leader="dot" w:pos="8493"/>
        </w:tabs>
        <w:rPr>
          <w:rFonts w:eastAsiaTheme="minorEastAsia"/>
          <w:noProof/>
          <w:kern w:val="2"/>
          <w:sz w:val="24"/>
          <w:szCs w:val="24"/>
          <w:lang w:eastAsia="tr-TR"/>
          <w14:ligatures w14:val="standardContextual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/>
      </w:r>
      <w:r>
        <w:rPr>
          <w:rFonts w:ascii="Times New Roman" w:hAnsi="Times New Roman" w:cs="Times New Roman"/>
          <w:b/>
          <w:sz w:val="24"/>
          <w:szCs w:val="24"/>
        </w:rPr>
        <w:instrText xml:space="preserve"> TOC \h \z \c "Şekil"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hyperlink w:anchor="_Toc200631609" w:history="1">
        <w:r w:rsidRPr="00111FB9">
          <w:rPr>
            <w:rStyle w:val="Kpr"/>
            <w:noProof/>
          </w:rPr>
          <w:t>Şekil 2.1. SÜLEYMAN DEMİREL ÜNİVERSİTESİ AMBLEMİ…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06316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4462102F" w14:textId="768F7F3C" w:rsidR="00754E64" w:rsidRDefault="00B625BD" w:rsidP="00AF01EB">
      <w:pPr>
        <w:spacing w:before="120" w:after="12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754E64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113B3CB" w14:textId="399FCA21" w:rsidR="00754E64" w:rsidRDefault="00754E64" w:rsidP="00754E64">
      <w:pPr>
        <w:pStyle w:val="Balk1"/>
        <w:spacing w:after="240" w:line="36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12" w:name="_Toc200532492"/>
      <w:bookmarkStart w:id="13" w:name="_Toc200631457"/>
      <w:r w:rsidRPr="00754E64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SİMGELER</w:t>
      </w:r>
      <w:r>
        <w:t xml:space="preserve"> </w:t>
      </w:r>
      <w:r w:rsidRPr="00754E64">
        <w:rPr>
          <w:rFonts w:ascii="Times New Roman" w:hAnsi="Times New Roman" w:cs="Times New Roman"/>
          <w:b/>
          <w:bCs/>
          <w:color w:val="auto"/>
          <w:sz w:val="28"/>
          <w:szCs w:val="28"/>
        </w:rPr>
        <w:t>VE</w:t>
      </w:r>
      <w:r>
        <w:t xml:space="preserve"> </w:t>
      </w:r>
      <w:r w:rsidRPr="00754E64">
        <w:rPr>
          <w:rFonts w:ascii="Times New Roman" w:hAnsi="Times New Roman" w:cs="Times New Roman"/>
          <w:b/>
          <w:bCs/>
          <w:color w:val="auto"/>
          <w:sz w:val="28"/>
          <w:szCs w:val="28"/>
        </w:rPr>
        <w:t>KISALTMALAR</w:t>
      </w:r>
      <w:r>
        <w:t xml:space="preserve"> </w:t>
      </w:r>
      <w:r w:rsidRPr="00754E64">
        <w:rPr>
          <w:rFonts w:ascii="Times New Roman" w:hAnsi="Times New Roman" w:cs="Times New Roman"/>
          <w:b/>
          <w:bCs/>
          <w:color w:val="auto"/>
          <w:sz w:val="28"/>
          <w:szCs w:val="28"/>
        </w:rPr>
        <w:t>DİZİNİ</w:t>
      </w:r>
      <w:bookmarkEnd w:id="12"/>
      <w:bookmarkEnd w:id="13"/>
    </w:p>
    <w:p w14:paraId="1D4174EA" w14:textId="6113B9B5" w:rsidR="002A2936" w:rsidRDefault="002A2936" w:rsidP="00B62348">
      <w:pPr>
        <w:spacing w:before="240" w:after="24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……………</w:t>
      </w:r>
    </w:p>
    <w:p w14:paraId="54AD90A7" w14:textId="2DE74B53" w:rsidR="00C863F5" w:rsidRDefault="00C863F5" w:rsidP="00B62348">
      <w:pPr>
        <w:spacing w:before="240" w:after="24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62348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A15F5DA" w14:textId="77777777" w:rsidR="00754E64" w:rsidRPr="00B62348" w:rsidRDefault="00754E64" w:rsidP="00B62348">
      <w:pPr>
        <w:spacing w:before="240" w:after="240" w:line="360" w:lineRule="auto"/>
        <w:jc w:val="both"/>
        <w:rPr>
          <w:rFonts w:ascii="Times New Roman" w:hAnsi="Times New Roman" w:cs="Times New Roman"/>
          <w:b/>
          <w:sz w:val="24"/>
          <w:szCs w:val="24"/>
        </w:rPr>
        <w:sectPr w:rsidR="00754E64" w:rsidRPr="00B62348" w:rsidSect="00AF01EB">
          <w:footerReference w:type="default" r:id="rId12"/>
          <w:pgSz w:w="11906" w:h="16838"/>
          <w:pgMar w:top="1418" w:right="1418" w:bottom="1418" w:left="1985" w:header="709" w:footer="709" w:gutter="0"/>
          <w:pgNumType w:fmt="lowerRoman" w:start="4"/>
          <w:cols w:space="708"/>
          <w:docGrid w:linePitch="360"/>
        </w:sectPr>
      </w:pPr>
    </w:p>
    <w:p w14:paraId="3CD490FA" w14:textId="77777777" w:rsidR="00135C61" w:rsidRPr="00B62348" w:rsidRDefault="00135C61" w:rsidP="00B62348">
      <w:pPr>
        <w:pStyle w:val="Balk1"/>
        <w:numPr>
          <w:ilvl w:val="0"/>
          <w:numId w:val="7"/>
        </w:numPr>
        <w:spacing w:after="240" w:line="36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14" w:name="_Toc200532493"/>
      <w:bookmarkStart w:id="15" w:name="_Toc200631458"/>
      <w:r w:rsidRPr="00B62348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GİRİŞ</w:t>
      </w:r>
      <w:bookmarkEnd w:id="14"/>
      <w:bookmarkEnd w:id="15"/>
    </w:p>
    <w:p w14:paraId="76C1DF7C" w14:textId="77777777" w:rsidR="002A2936" w:rsidRDefault="002A2936" w:rsidP="00B62348">
      <w:pPr>
        <w:spacing w:before="240" w:after="24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…………………………………..</w:t>
      </w:r>
    </w:p>
    <w:p w14:paraId="664ECC60" w14:textId="1C54A81B" w:rsidR="00377B20" w:rsidRDefault="008649DE" w:rsidP="00B62348">
      <w:pPr>
        <w:spacing w:before="240" w:after="240" w:line="360" w:lineRule="auto"/>
        <w:jc w:val="both"/>
        <w:rPr>
          <w:rFonts w:ascii="Times New Roman" w:hAnsi="Times New Roman" w:cs="Times New Roman"/>
          <w:sz w:val="24"/>
          <w:szCs w:val="24"/>
        </w:rPr>
        <w:sectPr w:rsidR="00377B20" w:rsidSect="00C863F5">
          <w:footerReference w:type="default" r:id="rId13"/>
          <w:pgSz w:w="11906" w:h="16838"/>
          <w:pgMar w:top="1418" w:right="1418" w:bottom="1418" w:left="1985" w:header="709" w:footer="709" w:gutter="0"/>
          <w:pgNumType w:start="1"/>
          <w:cols w:space="708"/>
          <w:docGrid w:linePitch="360"/>
        </w:sectPr>
      </w:pPr>
      <w:r w:rsidRPr="00B62348">
        <w:rPr>
          <w:rFonts w:ascii="Times New Roman" w:hAnsi="Times New Roman" w:cs="Times New Roman"/>
          <w:sz w:val="24"/>
          <w:szCs w:val="24"/>
        </w:rPr>
        <w:t>.</w:t>
      </w:r>
    </w:p>
    <w:p w14:paraId="7ADE9F43" w14:textId="64ECAA51" w:rsidR="00B62348" w:rsidRDefault="00B62348" w:rsidP="00B62348">
      <w:pPr>
        <w:spacing w:before="240" w:after="240" w:line="360" w:lineRule="auto"/>
        <w:jc w:val="both"/>
        <w:rPr>
          <w:rFonts w:ascii="Times New Roman" w:hAnsi="Times New Roman" w:cs="Times New Roman"/>
          <w:sz w:val="24"/>
          <w:szCs w:val="24"/>
        </w:rPr>
        <w:sectPr w:rsidR="00B62348" w:rsidSect="00377B20">
          <w:type w:val="continuous"/>
          <w:pgSz w:w="11906" w:h="16838"/>
          <w:pgMar w:top="1418" w:right="1418" w:bottom="1418" w:left="1985" w:header="709" w:footer="709" w:gutter="0"/>
          <w:pgNumType w:start="1"/>
          <w:cols w:space="708"/>
          <w:docGrid w:linePitch="360"/>
        </w:sectPr>
      </w:pPr>
    </w:p>
    <w:p w14:paraId="23456B3B" w14:textId="0D7E334F" w:rsidR="00EE1A68" w:rsidRPr="00B62348" w:rsidRDefault="00453CA2" w:rsidP="00B62348">
      <w:pPr>
        <w:pStyle w:val="Balk1"/>
        <w:numPr>
          <w:ilvl w:val="0"/>
          <w:numId w:val="7"/>
        </w:numPr>
        <w:spacing w:after="240" w:line="36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16" w:name="_Toc200532494"/>
      <w:bookmarkStart w:id="17" w:name="_Toc200631459"/>
      <w:r w:rsidRPr="00B62348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G</w:t>
      </w:r>
      <w:r w:rsidR="00254673" w:rsidRPr="00B62348">
        <w:rPr>
          <w:rFonts w:ascii="Times New Roman" w:hAnsi="Times New Roman" w:cs="Times New Roman"/>
          <w:b/>
          <w:bCs/>
          <w:color w:val="auto"/>
          <w:sz w:val="28"/>
          <w:szCs w:val="28"/>
        </w:rPr>
        <w:t>ENEL BİLGİLER</w:t>
      </w:r>
      <w:bookmarkEnd w:id="16"/>
      <w:bookmarkEnd w:id="17"/>
    </w:p>
    <w:p w14:paraId="6F9BAACC" w14:textId="707117D0" w:rsidR="004D7B2F" w:rsidRDefault="002A2936" w:rsidP="002A2936">
      <w:pPr>
        <w:pStyle w:val="Balk2"/>
        <w:numPr>
          <w:ilvl w:val="1"/>
          <w:numId w:val="7"/>
        </w:numPr>
        <w:spacing w:before="240" w:after="240" w:line="36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8" w:name="_Toc200631460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>……………………………………(</w:t>
      </w:r>
      <w:r w:rsidR="00EC0D68">
        <w:rPr>
          <w:rFonts w:ascii="Times New Roman" w:hAnsi="Times New Roman" w:cs="Times New Roman"/>
          <w:b/>
          <w:bCs/>
          <w:color w:val="auto"/>
          <w:sz w:val="24"/>
          <w:szCs w:val="24"/>
        </w:rPr>
        <w:t>İkinci Alt Başlık</w:t>
      </w:r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>)</w:t>
      </w:r>
      <w:bookmarkEnd w:id="18"/>
    </w:p>
    <w:p w14:paraId="21490783" w14:textId="55B9BCAB" w:rsidR="002A2936" w:rsidRPr="002A2936" w:rsidRDefault="002A2936" w:rsidP="00B625BD">
      <w:pPr>
        <w:spacing w:before="240" w:after="240" w:line="360" w:lineRule="auto"/>
        <w:jc w:val="both"/>
      </w:pPr>
      <w:r>
        <w:t>…………………..</w:t>
      </w:r>
    </w:p>
    <w:p w14:paraId="66EB14B7" w14:textId="768F13D8" w:rsidR="002A2936" w:rsidRDefault="002A2936" w:rsidP="002A2936">
      <w:pPr>
        <w:pStyle w:val="Balk3"/>
        <w:numPr>
          <w:ilvl w:val="2"/>
          <w:numId w:val="7"/>
        </w:numPr>
        <w:ind w:left="851" w:hanging="851"/>
        <w:jc w:val="both"/>
        <w:rPr>
          <w:rFonts w:ascii="Times New Roman" w:hAnsi="Times New Roman" w:cs="Times New Roman"/>
          <w:b/>
          <w:bCs/>
          <w:color w:val="auto"/>
        </w:rPr>
      </w:pPr>
      <w:r>
        <w:rPr>
          <w:rFonts w:ascii="Times New Roman" w:hAnsi="Times New Roman" w:cs="Times New Roman"/>
          <w:b/>
          <w:bCs/>
          <w:color w:val="auto"/>
        </w:rPr>
        <w:t xml:space="preserve">                                                   </w:t>
      </w:r>
      <w:bookmarkStart w:id="19" w:name="_Toc200631461"/>
      <w:r>
        <w:rPr>
          <w:rFonts w:ascii="Times New Roman" w:hAnsi="Times New Roman" w:cs="Times New Roman"/>
          <w:b/>
          <w:bCs/>
          <w:color w:val="auto"/>
        </w:rPr>
        <w:t>(</w:t>
      </w:r>
      <w:r w:rsidR="00EC0D68">
        <w:rPr>
          <w:rFonts w:ascii="Times New Roman" w:hAnsi="Times New Roman" w:cs="Times New Roman"/>
          <w:b/>
          <w:bCs/>
          <w:color w:val="auto"/>
        </w:rPr>
        <w:t>Üçüncü Alt Başlık</w:t>
      </w:r>
      <w:r>
        <w:rPr>
          <w:rFonts w:ascii="Times New Roman" w:hAnsi="Times New Roman" w:cs="Times New Roman"/>
          <w:b/>
          <w:bCs/>
          <w:color w:val="auto"/>
        </w:rPr>
        <w:t>)</w:t>
      </w:r>
      <w:bookmarkEnd w:id="19"/>
    </w:p>
    <w:p w14:paraId="6CFD7049" w14:textId="77777777" w:rsidR="00B625BD" w:rsidRPr="00B625BD" w:rsidRDefault="00B625BD" w:rsidP="00B625BD">
      <w:pPr>
        <w:spacing w:before="240" w:after="240" w:line="360" w:lineRule="auto"/>
      </w:pPr>
    </w:p>
    <w:p w14:paraId="2D457433" w14:textId="77777777" w:rsidR="002A2936" w:rsidRDefault="002A2936" w:rsidP="002A2936"/>
    <w:p w14:paraId="5872D895" w14:textId="320C0718" w:rsidR="002A2936" w:rsidRPr="002A2936" w:rsidRDefault="002A2936" w:rsidP="002A2936">
      <w:pPr>
        <w:jc w:val="center"/>
      </w:pPr>
      <w:r w:rsidRPr="00B62348">
        <w:rPr>
          <w:rFonts w:ascii="Times New Roman" w:hAnsi="Times New Roman" w:cs="Times New Roman"/>
          <w:noProof/>
          <w:color w:val="212529"/>
          <w:sz w:val="24"/>
          <w:szCs w:val="24"/>
          <w:lang w:eastAsia="tr-TR"/>
        </w:rPr>
        <w:drawing>
          <wp:inline distT="0" distB="0" distL="0" distR="0" wp14:anchorId="1278E030" wp14:editId="6C1D5CFB">
            <wp:extent cx="1175657" cy="1240372"/>
            <wp:effectExtent l="0" t="0" r="5715" b="0"/>
            <wp:docPr id="188584690" name="Resim 188584690" descr="metin, logo, amblem, simge, sembol içeren bir resim&#10;&#10;Yapay zeka tarafından oluşturulmuş içerik yanlış olabilir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584690" name="Resim 188584690" descr="metin, logo, amblem, simge, sembol içeren bir resim&#10;&#10;Yapay zeka tarafından oluşturulmuş içerik yanlış olabilir.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180843" cy="12458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54088A" w14:textId="2AD6170B" w:rsidR="00044343" w:rsidRDefault="005B5974" w:rsidP="002A2936">
      <w:pPr>
        <w:pStyle w:val="Stil1"/>
      </w:pPr>
      <w:bookmarkStart w:id="20" w:name="_Toc199772652"/>
      <w:bookmarkStart w:id="21" w:name="_Toc200532508"/>
      <w:bookmarkStart w:id="22" w:name="_Toc200631609"/>
      <w:r w:rsidRPr="0026631C">
        <w:t xml:space="preserve">Şekil </w:t>
      </w:r>
      <w:fldSimple w:instr=" STYLEREF 1 \s ">
        <w:r w:rsidR="002A2936">
          <w:rPr>
            <w:noProof/>
          </w:rPr>
          <w:t>2</w:t>
        </w:r>
      </w:fldSimple>
      <w:r w:rsidR="002A2936">
        <w:t>.</w:t>
      </w:r>
      <w:fldSimple w:instr=" SEQ Şekil \* ARABIC \s 1 ">
        <w:r w:rsidR="002A2936">
          <w:rPr>
            <w:noProof/>
          </w:rPr>
          <w:t>1</w:t>
        </w:r>
      </w:fldSimple>
      <w:r w:rsidRPr="0026631C">
        <w:t xml:space="preserve">. </w:t>
      </w:r>
      <w:bookmarkEnd w:id="20"/>
      <w:bookmarkEnd w:id="21"/>
      <w:r w:rsidR="00EC0D68">
        <w:t>Süleyman Demirel Üniversitesi Amblemi</w:t>
      </w:r>
      <w:r w:rsidR="002A2936">
        <w:t>….</w:t>
      </w:r>
      <w:bookmarkEnd w:id="22"/>
    </w:p>
    <w:p w14:paraId="12828854" w14:textId="35AA4634" w:rsidR="005B5974" w:rsidRPr="00044343" w:rsidRDefault="002A2936" w:rsidP="002A2936">
      <w:pPr>
        <w:pStyle w:val="Stil1"/>
        <w:rPr>
          <w:color w:val="EE0000"/>
        </w:rPr>
      </w:pPr>
      <w:r>
        <w:t>.</w:t>
      </w:r>
      <w:r w:rsidRPr="00044343">
        <w:rPr>
          <w:color w:val="EE0000"/>
        </w:rPr>
        <w:t>ŞEKİL YAZISI BAŞVURULARDAN RESİM YAZISI EKLE KISMINDAN VERİLMELİ RESİM YAZISI NUMARALANDIR SEÇENEĞİNDEN BÖLÜM NUMARASI EKLENMELİ VE SEÇENEKLERDEN BAŞLIK 1 SEÇİLMELİ</w:t>
      </w:r>
    </w:p>
    <w:p w14:paraId="3576D0D4" w14:textId="77777777" w:rsidR="00734EE8" w:rsidRDefault="00734EE8" w:rsidP="00B62348">
      <w:pPr>
        <w:spacing w:before="240" w:after="24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4248ED0" w14:textId="77777777" w:rsidR="002A2936" w:rsidRDefault="002A2936" w:rsidP="002A2936">
      <w:pPr>
        <w:spacing w:before="240" w:after="240"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0B50A7E8" w14:textId="18EA60B7" w:rsidR="002A2936" w:rsidRPr="002A2936" w:rsidRDefault="002A2936" w:rsidP="002A2936">
      <w:pPr>
        <w:pStyle w:val="Balk4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23" w:name="_Toc200631462"/>
      <w:r w:rsidRPr="002A293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2.1.1.1. </w:t>
      </w:r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…………………………(</w:t>
      </w:r>
      <w:r w:rsidR="00EC0D6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Dördüncü Alt Başlık</w:t>
      </w:r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)</w:t>
      </w:r>
      <w:bookmarkEnd w:id="23"/>
    </w:p>
    <w:p w14:paraId="0C8DEB37" w14:textId="77777777" w:rsidR="002A2936" w:rsidRDefault="002A2936" w:rsidP="00B625BD">
      <w:pPr>
        <w:spacing w:before="240" w:after="24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EE804E6" w14:textId="04281FAF" w:rsidR="002A2936" w:rsidRDefault="002A2936" w:rsidP="002A2936">
      <w:pPr>
        <w:spacing w:before="240" w:after="240" w:line="360" w:lineRule="auto"/>
        <w:ind w:right="-2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CF80147" w14:textId="2E0467BE" w:rsidR="00B625BD" w:rsidRDefault="00B625BD" w:rsidP="002A2936">
      <w:pPr>
        <w:spacing w:before="240" w:after="240" w:line="360" w:lineRule="auto"/>
        <w:ind w:right="-2"/>
        <w:jc w:val="both"/>
        <w:rPr>
          <w:rFonts w:ascii="Times New Roman" w:hAnsi="Times New Roman" w:cs="Times New Roman"/>
          <w:b/>
          <w:sz w:val="24"/>
          <w:szCs w:val="24"/>
        </w:rPr>
        <w:sectPr w:rsidR="00B625BD" w:rsidSect="00044343">
          <w:footerReference w:type="default" r:id="rId14"/>
          <w:pgSz w:w="11906" w:h="16838"/>
          <w:pgMar w:top="1418" w:right="1418" w:bottom="1418" w:left="1985" w:header="709" w:footer="709" w:gutter="0"/>
          <w:pgNumType w:start="2"/>
          <w:cols w:space="708"/>
          <w:docGrid w:linePitch="360"/>
        </w:sectPr>
      </w:pPr>
    </w:p>
    <w:p w14:paraId="741322FE" w14:textId="1A8DCF4D" w:rsidR="00EE1A68" w:rsidRPr="00B62348" w:rsidRDefault="00874ED2" w:rsidP="00B62348">
      <w:pPr>
        <w:pStyle w:val="Balk1"/>
        <w:numPr>
          <w:ilvl w:val="0"/>
          <w:numId w:val="7"/>
        </w:numPr>
        <w:spacing w:after="240" w:line="36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24" w:name="_Toc200532505"/>
      <w:bookmarkStart w:id="25" w:name="_Toc200631463"/>
      <w:r w:rsidRPr="00B62348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SONUÇ</w:t>
      </w:r>
      <w:r w:rsidR="00AC75F6" w:rsidRPr="00B62348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VE ÖNERİLER</w:t>
      </w:r>
      <w:bookmarkEnd w:id="24"/>
      <w:bookmarkEnd w:id="25"/>
    </w:p>
    <w:p w14:paraId="1C543970" w14:textId="7DE86C8D" w:rsidR="005C711E" w:rsidRDefault="002A2936" w:rsidP="00B625BD">
      <w:pPr>
        <w:spacing w:before="240" w:after="24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             </w:t>
      </w:r>
    </w:p>
    <w:p w14:paraId="0F6B274B" w14:textId="77777777" w:rsidR="002A2936" w:rsidRPr="00B62348" w:rsidRDefault="002A2936" w:rsidP="002E0A44">
      <w:pPr>
        <w:spacing w:before="240" w:after="24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3E2073F" w14:textId="77777777" w:rsidR="00734EE8" w:rsidRDefault="00734EE8" w:rsidP="002E0A44">
      <w:pPr>
        <w:spacing w:before="240" w:after="240" w:line="360" w:lineRule="auto"/>
        <w:jc w:val="both"/>
        <w:rPr>
          <w:rFonts w:ascii="Times New Roman" w:hAnsi="Times New Roman" w:cs="Times New Roman"/>
          <w:sz w:val="24"/>
          <w:szCs w:val="24"/>
          <w:highlight w:val="magenta"/>
        </w:rPr>
        <w:sectPr w:rsidR="00734EE8" w:rsidSect="00044343">
          <w:footerReference w:type="default" r:id="rId15"/>
          <w:pgSz w:w="11906" w:h="16838"/>
          <w:pgMar w:top="1418" w:right="1418" w:bottom="1418" w:left="1985" w:header="709" w:footer="709" w:gutter="0"/>
          <w:pgNumType w:start="3"/>
          <w:cols w:space="708"/>
          <w:docGrid w:linePitch="360"/>
        </w:sectPr>
      </w:pPr>
    </w:p>
    <w:p w14:paraId="29E33A74" w14:textId="15D8BF06" w:rsidR="00D12971" w:rsidRDefault="00734EE8" w:rsidP="0026631C">
      <w:pPr>
        <w:pStyle w:val="Balk1"/>
        <w:spacing w:after="240" w:line="36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26" w:name="_Toc200532506"/>
      <w:bookmarkStart w:id="27" w:name="_Toc200631464"/>
      <w:r w:rsidRPr="0026631C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K</w:t>
      </w:r>
      <w:r w:rsidR="0026631C">
        <w:rPr>
          <w:rFonts w:ascii="Times New Roman" w:hAnsi="Times New Roman" w:cs="Times New Roman"/>
          <w:b/>
          <w:bCs/>
          <w:color w:val="auto"/>
          <w:sz w:val="28"/>
          <w:szCs w:val="28"/>
        </w:rPr>
        <w:t>AYNAKLAR</w:t>
      </w:r>
      <w:bookmarkEnd w:id="26"/>
      <w:bookmarkEnd w:id="27"/>
    </w:p>
    <w:p w14:paraId="1C25A931" w14:textId="3B0E9176" w:rsidR="00044343" w:rsidRPr="00044343" w:rsidRDefault="00044343" w:rsidP="00B625BD">
      <w:pPr>
        <w:spacing w:before="240" w:after="240" w:line="36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044343">
        <w:rPr>
          <w:rFonts w:ascii="Times New Roman" w:hAnsi="Times New Roman" w:cs="Times New Roman"/>
          <w:sz w:val="24"/>
          <w:szCs w:val="24"/>
          <w:u w:val="single"/>
        </w:rPr>
        <w:t>ÖRNEK KAYNAKÇA</w:t>
      </w:r>
    </w:p>
    <w:p w14:paraId="315D21C9" w14:textId="6BAD7C5F" w:rsidR="00734EE8" w:rsidRPr="003A7469" w:rsidRDefault="00734EE8" w:rsidP="00B625BD">
      <w:pPr>
        <w:pStyle w:val="Kaynaka"/>
        <w:spacing w:before="240" w:after="240" w:line="36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r w:rsidRPr="003A7469">
        <w:rPr>
          <w:rFonts w:ascii="Times New Roman" w:hAnsi="Times New Roman" w:cs="Times New Roman"/>
          <w:sz w:val="24"/>
          <w:szCs w:val="24"/>
          <w:highlight w:val="magenta"/>
        </w:rPr>
        <w:fldChar w:fldCharType="begin"/>
      </w:r>
      <w:r w:rsidRPr="003A7469">
        <w:rPr>
          <w:rFonts w:ascii="Times New Roman" w:hAnsi="Times New Roman" w:cs="Times New Roman"/>
          <w:sz w:val="24"/>
          <w:szCs w:val="24"/>
          <w:highlight w:val="magenta"/>
        </w:rPr>
        <w:instrText xml:space="preserve"> ADDIN ZOTERO_BIBL {"uncited":[],"omitted":[],"custom":[]} CSL_BIBLIOGRAPHY </w:instrText>
      </w:r>
      <w:r w:rsidRPr="003A7469">
        <w:rPr>
          <w:rFonts w:ascii="Times New Roman" w:hAnsi="Times New Roman" w:cs="Times New Roman"/>
          <w:sz w:val="24"/>
          <w:szCs w:val="24"/>
          <w:highlight w:val="magenta"/>
        </w:rPr>
        <w:fldChar w:fldCharType="separate"/>
      </w:r>
      <w:r w:rsidRPr="003A7469">
        <w:rPr>
          <w:rFonts w:ascii="Times New Roman" w:hAnsi="Times New Roman" w:cs="Times New Roman"/>
          <w:sz w:val="24"/>
          <w:szCs w:val="24"/>
        </w:rPr>
        <w:t xml:space="preserve">Zhang, Y., &amp; Wu, S. (2017). Effects of fasudil on pulmonary hypertension in clinical practice. </w:t>
      </w:r>
      <w:r w:rsidRPr="003A7469">
        <w:rPr>
          <w:rFonts w:ascii="Times New Roman" w:hAnsi="Times New Roman" w:cs="Times New Roman"/>
          <w:i/>
          <w:iCs/>
          <w:sz w:val="24"/>
          <w:szCs w:val="24"/>
        </w:rPr>
        <w:t>Pulmonary Pharmacology &amp; Therapeutics</w:t>
      </w:r>
      <w:r w:rsidRPr="003A7469">
        <w:rPr>
          <w:rFonts w:ascii="Times New Roman" w:hAnsi="Times New Roman" w:cs="Times New Roman"/>
          <w:sz w:val="24"/>
          <w:szCs w:val="24"/>
        </w:rPr>
        <w:t xml:space="preserve">, </w:t>
      </w:r>
      <w:r w:rsidRPr="003A7469">
        <w:rPr>
          <w:rFonts w:ascii="Times New Roman" w:hAnsi="Times New Roman" w:cs="Times New Roman"/>
          <w:i/>
          <w:iCs/>
          <w:sz w:val="24"/>
          <w:szCs w:val="24"/>
        </w:rPr>
        <w:t>46</w:t>
      </w:r>
      <w:r w:rsidRPr="003A7469">
        <w:rPr>
          <w:rFonts w:ascii="Times New Roman" w:hAnsi="Times New Roman" w:cs="Times New Roman"/>
          <w:sz w:val="24"/>
          <w:szCs w:val="24"/>
        </w:rPr>
        <w:t>, 54-63. https://doi.org/10.1016/j.pupt.2017.08.002</w:t>
      </w:r>
    </w:p>
    <w:p w14:paraId="0BBEA8F4" w14:textId="5CE5E18D" w:rsidR="00734EE8" w:rsidRDefault="00734EE8" w:rsidP="003A7469">
      <w:pPr>
        <w:spacing w:before="240" w:line="240" w:lineRule="auto"/>
        <w:ind w:left="851" w:hanging="851"/>
        <w:jc w:val="both"/>
        <w:rPr>
          <w:highlight w:val="magenta"/>
        </w:rPr>
      </w:pPr>
      <w:r w:rsidRPr="003A7469">
        <w:rPr>
          <w:rFonts w:ascii="Times New Roman" w:hAnsi="Times New Roman" w:cs="Times New Roman"/>
          <w:sz w:val="24"/>
          <w:szCs w:val="24"/>
          <w:highlight w:val="magenta"/>
        </w:rPr>
        <w:fldChar w:fldCharType="end"/>
      </w:r>
    </w:p>
    <w:p w14:paraId="667CB1A1" w14:textId="77777777" w:rsidR="003A7469" w:rsidRDefault="003A7469" w:rsidP="0026631C">
      <w:pPr>
        <w:spacing w:line="360" w:lineRule="auto"/>
        <w:ind w:left="851" w:hanging="851"/>
        <w:jc w:val="both"/>
        <w:rPr>
          <w:highlight w:val="magenta"/>
        </w:rPr>
        <w:sectPr w:rsidR="003A7469" w:rsidSect="00044343">
          <w:pgSz w:w="11906" w:h="16838"/>
          <w:pgMar w:top="1418" w:right="1418" w:bottom="1418" w:left="1985" w:header="709" w:footer="709" w:gutter="0"/>
          <w:pgNumType w:start="4"/>
          <w:cols w:space="708"/>
          <w:docGrid w:linePitch="360"/>
        </w:sectPr>
      </w:pPr>
    </w:p>
    <w:p w14:paraId="49B00268" w14:textId="50229226" w:rsidR="0031544F" w:rsidRDefault="0031544F" w:rsidP="0031544F">
      <w:pPr>
        <w:pStyle w:val="Balk1"/>
        <w:spacing w:after="240" w:line="36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28" w:name="_Toc200532507"/>
      <w:bookmarkStart w:id="29" w:name="_Toc200631465"/>
      <w:r w:rsidRPr="0031544F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ÖZGEÇMİŞ</w:t>
      </w:r>
      <w:bookmarkEnd w:id="28"/>
      <w:bookmarkEnd w:id="29"/>
    </w:p>
    <w:p w14:paraId="4600A0DF" w14:textId="77777777" w:rsidR="0031544F" w:rsidRPr="0031544F" w:rsidRDefault="0031544F" w:rsidP="00B625BD">
      <w:pPr>
        <w:widowControl w:val="0"/>
        <w:tabs>
          <w:tab w:val="left" w:pos="2834"/>
        </w:tabs>
        <w:autoSpaceDE w:val="0"/>
        <w:autoSpaceDN w:val="0"/>
        <w:spacing w:before="240" w:after="240" w:line="360" w:lineRule="auto"/>
        <w:ind w:left="1"/>
        <w:jc w:val="both"/>
        <w:rPr>
          <w:rFonts w:ascii="Times New Roman" w:eastAsia="Times New Roman" w:hAnsi="Times New Roman" w:cs="Times New Roman"/>
          <w:b/>
          <w:sz w:val="24"/>
        </w:rPr>
      </w:pPr>
      <w:r w:rsidRPr="0031544F">
        <w:rPr>
          <w:rFonts w:ascii="Times New Roman" w:eastAsia="Times New Roman" w:hAnsi="Times New Roman" w:cs="Times New Roman"/>
          <w:b/>
          <w:sz w:val="24"/>
          <w:u w:val="single"/>
        </w:rPr>
        <w:t>Kişisel</w:t>
      </w:r>
      <w:r w:rsidRPr="0031544F">
        <w:rPr>
          <w:rFonts w:ascii="Times New Roman" w:eastAsia="Times New Roman" w:hAnsi="Times New Roman" w:cs="Times New Roman"/>
          <w:b/>
          <w:spacing w:val="-5"/>
          <w:sz w:val="24"/>
          <w:u w:val="single"/>
        </w:rPr>
        <w:t xml:space="preserve"> </w:t>
      </w:r>
      <w:r w:rsidRPr="0031544F">
        <w:rPr>
          <w:rFonts w:ascii="Times New Roman" w:eastAsia="Times New Roman" w:hAnsi="Times New Roman" w:cs="Times New Roman"/>
          <w:b/>
          <w:spacing w:val="-2"/>
          <w:sz w:val="24"/>
          <w:u w:val="single"/>
        </w:rPr>
        <w:t>Bilgiler</w:t>
      </w:r>
      <w:r w:rsidRPr="0031544F">
        <w:rPr>
          <w:rFonts w:ascii="Times New Roman" w:eastAsia="Times New Roman" w:hAnsi="Times New Roman" w:cs="Times New Roman"/>
          <w:b/>
          <w:sz w:val="24"/>
          <w:u w:val="single"/>
        </w:rPr>
        <w:tab/>
      </w:r>
    </w:p>
    <w:p w14:paraId="21287291" w14:textId="79894AF5" w:rsidR="0031544F" w:rsidRPr="0031544F" w:rsidRDefault="0031544F" w:rsidP="00B625BD">
      <w:pPr>
        <w:widowControl w:val="0"/>
        <w:tabs>
          <w:tab w:val="left" w:pos="2834"/>
        </w:tabs>
        <w:autoSpaceDE w:val="0"/>
        <w:autoSpaceDN w:val="0"/>
        <w:spacing w:before="240" w:after="240" w:line="360" w:lineRule="auto"/>
        <w:ind w:left="1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31544F">
        <w:rPr>
          <w:rFonts w:ascii="Times New Roman" w:eastAsia="Times New Roman" w:hAnsi="Times New Roman" w:cs="Times New Roman"/>
          <w:sz w:val="24"/>
          <w:szCs w:val="24"/>
        </w:rPr>
        <w:t>Adı ve</w:t>
      </w:r>
      <w:r w:rsidRPr="0031544F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 </w:t>
      </w:r>
      <w:r w:rsidRPr="0031544F">
        <w:rPr>
          <w:rFonts w:ascii="Times New Roman" w:eastAsia="Times New Roman" w:hAnsi="Times New Roman" w:cs="Times New Roman"/>
          <w:spacing w:val="-2"/>
          <w:sz w:val="24"/>
          <w:szCs w:val="24"/>
        </w:rPr>
        <w:t>Soyadı</w:t>
      </w:r>
      <w:r w:rsidRPr="0031544F">
        <w:rPr>
          <w:rFonts w:ascii="Times New Roman" w:eastAsia="Times New Roman" w:hAnsi="Times New Roman" w:cs="Times New Roman"/>
          <w:sz w:val="24"/>
          <w:szCs w:val="24"/>
        </w:rPr>
        <w:tab/>
      </w:r>
      <w:r w:rsidRPr="0031544F">
        <w:rPr>
          <w:rFonts w:ascii="Times New Roman" w:eastAsia="Times New Roman" w:hAnsi="Times New Roman" w:cs="Times New Roman"/>
          <w:spacing w:val="-10"/>
          <w:sz w:val="24"/>
          <w:szCs w:val="24"/>
        </w:rPr>
        <w:t>:</w:t>
      </w:r>
      <w:r>
        <w:rPr>
          <w:rFonts w:ascii="Times New Roman" w:eastAsia="Times New Roman" w:hAnsi="Times New Roman" w:cs="Times New Roman"/>
          <w:spacing w:val="-10"/>
          <w:sz w:val="24"/>
          <w:szCs w:val="24"/>
        </w:rPr>
        <w:t xml:space="preserve"> </w:t>
      </w:r>
    </w:p>
    <w:p w14:paraId="27BFD934" w14:textId="230DA259" w:rsidR="0031544F" w:rsidRPr="0031544F" w:rsidRDefault="0031544F" w:rsidP="00B625BD">
      <w:pPr>
        <w:widowControl w:val="0"/>
        <w:tabs>
          <w:tab w:val="left" w:pos="2855"/>
        </w:tabs>
        <w:autoSpaceDE w:val="0"/>
        <w:autoSpaceDN w:val="0"/>
        <w:spacing w:before="240" w:after="240" w:line="360" w:lineRule="auto"/>
        <w:ind w:left="1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31544F">
        <w:rPr>
          <w:rFonts w:ascii="Times New Roman" w:eastAsia="Times New Roman" w:hAnsi="Times New Roman" w:cs="Times New Roman"/>
          <w:sz w:val="24"/>
          <w:szCs w:val="24"/>
        </w:rPr>
        <w:t>Yabancı</w:t>
      </w:r>
      <w:r w:rsidRPr="0031544F">
        <w:rPr>
          <w:rFonts w:ascii="Times New Roman" w:eastAsia="Times New Roman" w:hAnsi="Times New Roman" w:cs="Times New Roman"/>
          <w:spacing w:val="-4"/>
          <w:sz w:val="24"/>
          <w:szCs w:val="24"/>
        </w:rPr>
        <w:t xml:space="preserve"> Dili</w:t>
      </w:r>
      <w:r w:rsidRPr="0031544F">
        <w:rPr>
          <w:rFonts w:ascii="Times New Roman" w:eastAsia="Times New Roman" w:hAnsi="Times New Roman" w:cs="Times New Roman"/>
          <w:sz w:val="24"/>
          <w:szCs w:val="24"/>
        </w:rPr>
        <w:tab/>
      </w:r>
      <w:r w:rsidRPr="0031544F">
        <w:rPr>
          <w:rFonts w:ascii="Times New Roman" w:eastAsia="Times New Roman" w:hAnsi="Times New Roman" w:cs="Times New Roman"/>
          <w:spacing w:val="-10"/>
          <w:sz w:val="24"/>
          <w:szCs w:val="24"/>
        </w:rPr>
        <w:t>:</w:t>
      </w:r>
      <w:r>
        <w:rPr>
          <w:rFonts w:ascii="Times New Roman" w:eastAsia="Times New Roman" w:hAnsi="Times New Roman" w:cs="Times New Roman"/>
          <w:spacing w:val="-10"/>
          <w:sz w:val="24"/>
          <w:szCs w:val="24"/>
        </w:rPr>
        <w:t xml:space="preserve"> </w:t>
      </w:r>
    </w:p>
    <w:p w14:paraId="3DFCD8F7" w14:textId="77777777" w:rsidR="0031544F" w:rsidRPr="0031544F" w:rsidRDefault="0031544F" w:rsidP="00B625BD">
      <w:pPr>
        <w:widowControl w:val="0"/>
        <w:tabs>
          <w:tab w:val="left" w:pos="2834"/>
        </w:tabs>
        <w:autoSpaceDE w:val="0"/>
        <w:autoSpaceDN w:val="0"/>
        <w:spacing w:before="240" w:after="240" w:line="360" w:lineRule="auto"/>
        <w:ind w:left="1"/>
        <w:jc w:val="both"/>
        <w:rPr>
          <w:rFonts w:ascii="Times New Roman" w:eastAsia="Times New Roman" w:hAnsi="Times New Roman" w:cs="Times New Roman"/>
          <w:b/>
          <w:sz w:val="24"/>
        </w:rPr>
      </w:pPr>
      <w:r w:rsidRPr="0031544F">
        <w:rPr>
          <w:rFonts w:ascii="Times New Roman" w:eastAsia="Times New Roman" w:hAnsi="Times New Roman" w:cs="Times New Roman"/>
          <w:b/>
          <w:sz w:val="24"/>
          <w:u w:val="single"/>
        </w:rPr>
        <w:t>Eğitim</w:t>
      </w:r>
      <w:r w:rsidRPr="0031544F">
        <w:rPr>
          <w:rFonts w:ascii="Times New Roman" w:eastAsia="Times New Roman" w:hAnsi="Times New Roman" w:cs="Times New Roman"/>
          <w:b/>
          <w:spacing w:val="1"/>
          <w:sz w:val="24"/>
          <w:u w:val="single"/>
        </w:rPr>
        <w:t xml:space="preserve"> </w:t>
      </w:r>
      <w:r w:rsidRPr="0031544F">
        <w:rPr>
          <w:rFonts w:ascii="Times New Roman" w:eastAsia="Times New Roman" w:hAnsi="Times New Roman" w:cs="Times New Roman"/>
          <w:b/>
          <w:spacing w:val="-2"/>
          <w:sz w:val="24"/>
          <w:u w:val="single"/>
        </w:rPr>
        <w:t>Durumu</w:t>
      </w:r>
      <w:r w:rsidRPr="0031544F">
        <w:rPr>
          <w:rFonts w:ascii="Times New Roman" w:eastAsia="Times New Roman" w:hAnsi="Times New Roman" w:cs="Times New Roman"/>
          <w:b/>
          <w:sz w:val="24"/>
          <w:u w:val="single"/>
        </w:rPr>
        <w:tab/>
      </w:r>
    </w:p>
    <w:p w14:paraId="281C4F34" w14:textId="5D1A0839" w:rsidR="0031544F" w:rsidRPr="0031544F" w:rsidRDefault="0031544F" w:rsidP="00B625BD">
      <w:pPr>
        <w:widowControl w:val="0"/>
        <w:tabs>
          <w:tab w:val="left" w:pos="2815"/>
        </w:tabs>
        <w:autoSpaceDE w:val="0"/>
        <w:autoSpaceDN w:val="0"/>
        <w:spacing w:before="240" w:after="240" w:line="360" w:lineRule="auto"/>
        <w:ind w:left="1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31544F">
        <w:rPr>
          <w:rFonts w:ascii="Times New Roman" w:eastAsia="Times New Roman" w:hAnsi="Times New Roman" w:cs="Times New Roman"/>
          <w:spacing w:val="-4"/>
          <w:sz w:val="24"/>
          <w:szCs w:val="24"/>
        </w:rPr>
        <w:t>Lise</w:t>
      </w:r>
      <w:r w:rsidRPr="0031544F">
        <w:rPr>
          <w:rFonts w:ascii="Times New Roman" w:eastAsia="Times New Roman" w:hAnsi="Times New Roman" w:cs="Times New Roman"/>
          <w:sz w:val="24"/>
          <w:szCs w:val="24"/>
        </w:rPr>
        <w:tab/>
        <w:t>:</w:t>
      </w:r>
      <w:r w:rsidRPr="0031544F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 </w:t>
      </w:r>
    </w:p>
    <w:p w14:paraId="61173EB4" w14:textId="4ABA4F05" w:rsidR="0031544F" w:rsidRPr="0031544F" w:rsidRDefault="0031544F" w:rsidP="00B625BD">
      <w:pPr>
        <w:widowControl w:val="0"/>
        <w:tabs>
          <w:tab w:val="left" w:pos="2834"/>
        </w:tabs>
        <w:autoSpaceDE w:val="0"/>
        <w:autoSpaceDN w:val="0"/>
        <w:spacing w:before="240" w:after="240" w:line="360" w:lineRule="auto"/>
        <w:ind w:left="1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31544F">
        <w:rPr>
          <w:rFonts w:ascii="Times New Roman" w:eastAsia="Times New Roman" w:hAnsi="Times New Roman" w:cs="Times New Roman"/>
          <w:sz w:val="24"/>
          <w:szCs w:val="24"/>
        </w:rPr>
        <w:t>Lisans</w:t>
      </w:r>
      <w:r w:rsidRPr="0031544F">
        <w:rPr>
          <w:rFonts w:ascii="Times New Roman" w:eastAsia="Times New Roman" w:hAnsi="Times New Roman" w:cs="Times New Roman"/>
          <w:spacing w:val="-6"/>
          <w:sz w:val="24"/>
          <w:szCs w:val="24"/>
        </w:rPr>
        <w:t xml:space="preserve"> </w:t>
      </w:r>
      <w:r w:rsidRPr="0031544F">
        <w:rPr>
          <w:rFonts w:ascii="Times New Roman" w:eastAsia="Times New Roman" w:hAnsi="Times New Roman" w:cs="Times New Roman"/>
          <w:spacing w:val="-2"/>
          <w:sz w:val="24"/>
          <w:szCs w:val="24"/>
        </w:rPr>
        <w:t>Öğrenimi</w:t>
      </w:r>
      <w:r w:rsidRPr="0031544F">
        <w:rPr>
          <w:rFonts w:ascii="Times New Roman" w:eastAsia="Times New Roman" w:hAnsi="Times New Roman" w:cs="Times New Roman"/>
          <w:sz w:val="24"/>
          <w:szCs w:val="24"/>
        </w:rPr>
        <w:tab/>
        <w:t>:</w:t>
      </w:r>
      <w:r w:rsidRPr="0031544F">
        <w:rPr>
          <w:rFonts w:ascii="Times New Roman" w:eastAsia="Times New Roman" w:hAnsi="Times New Roman" w:cs="Times New Roman"/>
          <w:spacing w:val="-3"/>
          <w:sz w:val="24"/>
          <w:szCs w:val="24"/>
        </w:rPr>
        <w:t xml:space="preserve"> </w:t>
      </w:r>
    </w:p>
    <w:p w14:paraId="642E83A4" w14:textId="77777777" w:rsidR="0031544F" w:rsidRPr="0031544F" w:rsidRDefault="0031544F" w:rsidP="00B625BD">
      <w:pPr>
        <w:spacing w:before="240" w:after="240" w:line="360" w:lineRule="auto"/>
        <w:jc w:val="both"/>
      </w:pPr>
    </w:p>
    <w:sectPr w:rsidR="0031544F" w:rsidRPr="0031544F" w:rsidSect="00044343">
      <w:pgSz w:w="11906" w:h="16838"/>
      <w:pgMar w:top="1418" w:right="1418" w:bottom="1418" w:left="1985" w:header="709" w:footer="709" w:gutter="0"/>
      <w:pgNumType w:start="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D731CA1" w14:textId="77777777" w:rsidR="00660A80" w:rsidRDefault="00660A80" w:rsidP="00C863F5">
      <w:pPr>
        <w:spacing w:after="0" w:line="240" w:lineRule="auto"/>
      </w:pPr>
      <w:r>
        <w:separator/>
      </w:r>
    </w:p>
  </w:endnote>
  <w:endnote w:type="continuationSeparator" w:id="0">
    <w:p w14:paraId="221A7874" w14:textId="77777777" w:rsidR="00660A80" w:rsidRDefault="00660A80" w:rsidP="00C863F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ACF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A2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4CDCF72" w14:textId="31C43D38" w:rsidR="00CA7E94" w:rsidRDefault="00CA7E94">
    <w:pPr>
      <w:pStyle w:val="AltBilgi"/>
      <w:jc w:val="center"/>
    </w:pPr>
  </w:p>
  <w:p w14:paraId="04023EEA" w14:textId="77777777" w:rsidR="00CA7E94" w:rsidRDefault="00CA7E94" w:rsidP="00C863F5">
    <w:pPr>
      <w:pStyle w:val="AltBilgi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723780786"/>
      <w:docPartObj>
        <w:docPartGallery w:val="Page Numbers (Bottom of Page)"/>
        <w:docPartUnique/>
      </w:docPartObj>
    </w:sdtPr>
    <w:sdtContent>
      <w:p w14:paraId="7CC2848C" w14:textId="77777777" w:rsidR="00CA7E94" w:rsidRDefault="00CA7E94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74056">
          <w:rPr>
            <w:noProof/>
          </w:rPr>
          <w:t>viii</w:t>
        </w:r>
        <w:r>
          <w:fldChar w:fldCharType="end"/>
        </w:r>
      </w:p>
    </w:sdtContent>
  </w:sdt>
  <w:p w14:paraId="4D63EB8A" w14:textId="77777777" w:rsidR="00CA7E94" w:rsidRDefault="00CA7E94" w:rsidP="00C863F5">
    <w:pPr>
      <w:pStyle w:val="AltBilgi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505012097"/>
      <w:docPartObj>
        <w:docPartGallery w:val="Page Numbers (Bottom of Page)"/>
        <w:docPartUnique/>
      </w:docPartObj>
    </w:sdtPr>
    <w:sdtContent>
      <w:p w14:paraId="105A9D16" w14:textId="77777777" w:rsidR="00AF01EB" w:rsidRDefault="00AF01EB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viii</w:t>
        </w:r>
        <w:r>
          <w:fldChar w:fldCharType="end"/>
        </w:r>
      </w:p>
    </w:sdtContent>
  </w:sdt>
  <w:p w14:paraId="7F490E9C" w14:textId="77777777" w:rsidR="00AF01EB" w:rsidRDefault="00AF01EB" w:rsidP="00C863F5">
    <w:pPr>
      <w:pStyle w:val="AltBilgi"/>
      <w:jc w:val="cen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073538993"/>
      <w:docPartObj>
        <w:docPartGallery w:val="Page Numbers (Bottom of Page)"/>
        <w:docPartUnique/>
      </w:docPartObj>
    </w:sdtPr>
    <w:sdtContent>
      <w:p w14:paraId="168B30C4" w14:textId="425E4BFC" w:rsidR="002803A6" w:rsidRDefault="002803A6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0824DAE" w14:textId="4BFF2715" w:rsidR="00CA7E94" w:rsidRDefault="00CA7E94" w:rsidP="00CA7E94">
    <w:pPr>
      <w:pStyle w:val="AltBilgi"/>
      <w:tabs>
        <w:tab w:val="clear" w:pos="4536"/>
        <w:tab w:val="clear" w:pos="9072"/>
        <w:tab w:val="left" w:pos="4908"/>
      </w:tabs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217744059"/>
      <w:docPartObj>
        <w:docPartGallery w:val="Page Numbers (Bottom of Page)"/>
        <w:docPartUnique/>
      </w:docPartObj>
    </w:sdtPr>
    <w:sdtContent>
      <w:p w14:paraId="0608C296" w14:textId="7E14A824" w:rsidR="00044343" w:rsidRDefault="00044343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528763D3" w14:textId="77777777" w:rsidR="00044343" w:rsidRDefault="00044343" w:rsidP="00CA7E94">
    <w:pPr>
      <w:pStyle w:val="AltBilgi"/>
      <w:tabs>
        <w:tab w:val="clear" w:pos="4536"/>
        <w:tab w:val="clear" w:pos="9072"/>
        <w:tab w:val="left" w:pos="4908"/>
      </w:tabs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321130923"/>
      <w:docPartObj>
        <w:docPartGallery w:val="Page Numbers (Bottom of Page)"/>
        <w:docPartUnique/>
      </w:docPartObj>
    </w:sdtPr>
    <w:sdtContent>
      <w:p w14:paraId="5DB8357F" w14:textId="08BDDA58" w:rsidR="00044343" w:rsidRDefault="00044343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6D9CA81F" w14:textId="77777777" w:rsidR="00044343" w:rsidRDefault="00044343" w:rsidP="00CA7E94">
    <w:pPr>
      <w:pStyle w:val="AltBilgi"/>
      <w:tabs>
        <w:tab w:val="clear" w:pos="4536"/>
        <w:tab w:val="clear" w:pos="9072"/>
        <w:tab w:val="left" w:pos="4908"/>
      </w:tabs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776112D" w14:textId="77777777" w:rsidR="00660A80" w:rsidRDefault="00660A80" w:rsidP="00C863F5">
      <w:pPr>
        <w:spacing w:after="0" w:line="240" w:lineRule="auto"/>
      </w:pPr>
      <w:r>
        <w:separator/>
      </w:r>
    </w:p>
  </w:footnote>
  <w:footnote w:type="continuationSeparator" w:id="0">
    <w:p w14:paraId="00A08191" w14:textId="77777777" w:rsidR="00660A80" w:rsidRDefault="00660A80" w:rsidP="00C863F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56A476D"/>
    <w:multiLevelType w:val="multilevel"/>
    <w:tmpl w:val="041F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253A5EA1"/>
    <w:multiLevelType w:val="hybridMultilevel"/>
    <w:tmpl w:val="17D8322C"/>
    <w:lvl w:ilvl="0" w:tplc="19E0EF16">
      <w:start w:val="2"/>
      <w:numFmt w:val="decimal"/>
      <w:lvlText w:val="%1."/>
      <w:lvlJc w:val="left"/>
      <w:pPr>
        <w:ind w:left="241" w:hanging="24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val="tr-TR" w:eastAsia="en-US" w:bidi="ar-SA"/>
      </w:rPr>
    </w:lvl>
    <w:lvl w:ilvl="1" w:tplc="BFAE0418">
      <w:numFmt w:val="bullet"/>
      <w:lvlText w:val="•"/>
      <w:lvlJc w:val="left"/>
      <w:pPr>
        <w:ind w:left="1137" w:hanging="240"/>
      </w:pPr>
      <w:rPr>
        <w:rFonts w:hint="default"/>
        <w:lang w:val="tr-TR" w:eastAsia="en-US" w:bidi="ar-SA"/>
      </w:rPr>
    </w:lvl>
    <w:lvl w:ilvl="2" w:tplc="7D0CB9AC">
      <w:numFmt w:val="bullet"/>
      <w:lvlText w:val="•"/>
      <w:lvlJc w:val="left"/>
      <w:pPr>
        <w:ind w:left="2034" w:hanging="240"/>
      </w:pPr>
      <w:rPr>
        <w:rFonts w:hint="default"/>
        <w:lang w:val="tr-TR" w:eastAsia="en-US" w:bidi="ar-SA"/>
      </w:rPr>
    </w:lvl>
    <w:lvl w:ilvl="3" w:tplc="AF0A7DC6">
      <w:numFmt w:val="bullet"/>
      <w:lvlText w:val="•"/>
      <w:lvlJc w:val="left"/>
      <w:pPr>
        <w:ind w:left="2932" w:hanging="240"/>
      </w:pPr>
      <w:rPr>
        <w:rFonts w:hint="default"/>
        <w:lang w:val="tr-TR" w:eastAsia="en-US" w:bidi="ar-SA"/>
      </w:rPr>
    </w:lvl>
    <w:lvl w:ilvl="4" w:tplc="B56C77D4">
      <w:numFmt w:val="bullet"/>
      <w:lvlText w:val="•"/>
      <w:lvlJc w:val="left"/>
      <w:pPr>
        <w:ind w:left="3829" w:hanging="240"/>
      </w:pPr>
      <w:rPr>
        <w:rFonts w:hint="default"/>
        <w:lang w:val="tr-TR" w:eastAsia="en-US" w:bidi="ar-SA"/>
      </w:rPr>
    </w:lvl>
    <w:lvl w:ilvl="5" w:tplc="7D1CFA36">
      <w:numFmt w:val="bullet"/>
      <w:lvlText w:val="•"/>
      <w:lvlJc w:val="left"/>
      <w:pPr>
        <w:ind w:left="4727" w:hanging="240"/>
      </w:pPr>
      <w:rPr>
        <w:rFonts w:hint="default"/>
        <w:lang w:val="tr-TR" w:eastAsia="en-US" w:bidi="ar-SA"/>
      </w:rPr>
    </w:lvl>
    <w:lvl w:ilvl="6" w:tplc="71FE86E4">
      <w:numFmt w:val="bullet"/>
      <w:lvlText w:val="•"/>
      <w:lvlJc w:val="left"/>
      <w:pPr>
        <w:ind w:left="5624" w:hanging="240"/>
      </w:pPr>
      <w:rPr>
        <w:rFonts w:hint="default"/>
        <w:lang w:val="tr-TR" w:eastAsia="en-US" w:bidi="ar-SA"/>
      </w:rPr>
    </w:lvl>
    <w:lvl w:ilvl="7" w:tplc="6EA2BF6C">
      <w:numFmt w:val="bullet"/>
      <w:lvlText w:val="•"/>
      <w:lvlJc w:val="left"/>
      <w:pPr>
        <w:ind w:left="6522" w:hanging="240"/>
      </w:pPr>
      <w:rPr>
        <w:rFonts w:hint="default"/>
        <w:lang w:val="tr-TR" w:eastAsia="en-US" w:bidi="ar-SA"/>
      </w:rPr>
    </w:lvl>
    <w:lvl w:ilvl="8" w:tplc="07A0ECDA">
      <w:numFmt w:val="bullet"/>
      <w:lvlText w:val="•"/>
      <w:lvlJc w:val="left"/>
      <w:pPr>
        <w:ind w:left="7419" w:hanging="240"/>
      </w:pPr>
      <w:rPr>
        <w:rFonts w:hint="default"/>
        <w:lang w:val="tr-TR" w:eastAsia="en-US" w:bidi="ar-SA"/>
      </w:rPr>
    </w:lvl>
  </w:abstractNum>
  <w:abstractNum w:abstractNumId="2" w15:restartNumberingAfterBreak="0">
    <w:nsid w:val="275814D8"/>
    <w:multiLevelType w:val="multilevel"/>
    <w:tmpl w:val="041F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2EAB195E"/>
    <w:multiLevelType w:val="hybridMultilevel"/>
    <w:tmpl w:val="85B01108"/>
    <w:lvl w:ilvl="0" w:tplc="DE5C0308">
      <w:start w:val="1"/>
      <w:numFmt w:val="decimal"/>
      <w:lvlText w:val="%1."/>
      <w:lvlJc w:val="left"/>
      <w:pPr>
        <w:ind w:left="900" w:hanging="54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45D1298"/>
    <w:multiLevelType w:val="multilevel"/>
    <w:tmpl w:val="C1F8FE7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494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5" w15:restartNumberingAfterBreak="0">
    <w:nsid w:val="3C612163"/>
    <w:multiLevelType w:val="multilevel"/>
    <w:tmpl w:val="041F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404A2857"/>
    <w:multiLevelType w:val="hybridMultilevel"/>
    <w:tmpl w:val="7FB0E60C"/>
    <w:lvl w:ilvl="0" w:tplc="041F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7" w15:restartNumberingAfterBreak="0">
    <w:nsid w:val="4B0261DF"/>
    <w:multiLevelType w:val="hybridMultilevel"/>
    <w:tmpl w:val="88327C72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15F64D0"/>
    <w:multiLevelType w:val="multilevel"/>
    <w:tmpl w:val="041F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58935608"/>
    <w:multiLevelType w:val="multilevel"/>
    <w:tmpl w:val="C1F8FE7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10" w15:restartNumberingAfterBreak="0">
    <w:nsid w:val="64D05CB3"/>
    <w:multiLevelType w:val="multilevel"/>
    <w:tmpl w:val="041F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1" w15:restartNumberingAfterBreak="0">
    <w:nsid w:val="680F4BA6"/>
    <w:multiLevelType w:val="multilevel"/>
    <w:tmpl w:val="C1F8FE7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494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12" w15:restartNumberingAfterBreak="0">
    <w:nsid w:val="73B95CE5"/>
    <w:multiLevelType w:val="multilevel"/>
    <w:tmpl w:val="041F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 w15:restartNumberingAfterBreak="0">
    <w:nsid w:val="7E345D0E"/>
    <w:multiLevelType w:val="hybridMultilevel"/>
    <w:tmpl w:val="371ED108"/>
    <w:lvl w:ilvl="0" w:tplc="DE5C030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471754786">
    <w:abstractNumId w:val="7"/>
  </w:num>
  <w:num w:numId="2" w16cid:durableId="1501581941">
    <w:abstractNumId w:val="9"/>
  </w:num>
  <w:num w:numId="3" w16cid:durableId="1578444947">
    <w:abstractNumId w:val="4"/>
  </w:num>
  <w:num w:numId="4" w16cid:durableId="1244291608">
    <w:abstractNumId w:val="11"/>
  </w:num>
  <w:num w:numId="5" w16cid:durableId="1368290643">
    <w:abstractNumId w:val="3"/>
  </w:num>
  <w:num w:numId="6" w16cid:durableId="426004747">
    <w:abstractNumId w:val="6"/>
  </w:num>
  <w:num w:numId="7" w16cid:durableId="1065108161">
    <w:abstractNumId w:val="10"/>
  </w:num>
  <w:num w:numId="8" w16cid:durableId="665863666">
    <w:abstractNumId w:val="5"/>
  </w:num>
  <w:num w:numId="9" w16cid:durableId="1946036078">
    <w:abstractNumId w:val="13"/>
  </w:num>
  <w:num w:numId="10" w16cid:durableId="1567837584">
    <w:abstractNumId w:val="8"/>
  </w:num>
  <w:num w:numId="11" w16cid:durableId="252083334">
    <w:abstractNumId w:val="0"/>
  </w:num>
  <w:num w:numId="12" w16cid:durableId="1748762812">
    <w:abstractNumId w:val="12"/>
  </w:num>
  <w:num w:numId="13" w16cid:durableId="94912326">
    <w:abstractNumId w:val="2"/>
  </w:num>
  <w:num w:numId="14" w16cid:durableId="124827237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7"/>
  <w:hideSpellingErrors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16095"/>
    <w:rsid w:val="00007DE0"/>
    <w:rsid w:val="00012FF8"/>
    <w:rsid w:val="000164B9"/>
    <w:rsid w:val="00024AF0"/>
    <w:rsid w:val="00026D9F"/>
    <w:rsid w:val="000357E8"/>
    <w:rsid w:val="0004021A"/>
    <w:rsid w:val="0004108B"/>
    <w:rsid w:val="000423B4"/>
    <w:rsid w:val="000428F3"/>
    <w:rsid w:val="00044343"/>
    <w:rsid w:val="00044678"/>
    <w:rsid w:val="000449CE"/>
    <w:rsid w:val="000503E6"/>
    <w:rsid w:val="00052702"/>
    <w:rsid w:val="00053EE1"/>
    <w:rsid w:val="00061168"/>
    <w:rsid w:val="00065E82"/>
    <w:rsid w:val="00073377"/>
    <w:rsid w:val="000928C7"/>
    <w:rsid w:val="000A3016"/>
    <w:rsid w:val="000A6E68"/>
    <w:rsid w:val="000B154B"/>
    <w:rsid w:val="000B5907"/>
    <w:rsid w:val="000E2DFF"/>
    <w:rsid w:val="0010034D"/>
    <w:rsid w:val="001043F2"/>
    <w:rsid w:val="0010465B"/>
    <w:rsid w:val="00121428"/>
    <w:rsid w:val="00127182"/>
    <w:rsid w:val="00134A94"/>
    <w:rsid w:val="00135C61"/>
    <w:rsid w:val="00137607"/>
    <w:rsid w:val="00140C17"/>
    <w:rsid w:val="0014159B"/>
    <w:rsid w:val="0015701C"/>
    <w:rsid w:val="00164111"/>
    <w:rsid w:val="00183CB5"/>
    <w:rsid w:val="001A4829"/>
    <w:rsid w:val="001E4C15"/>
    <w:rsid w:val="001E699E"/>
    <w:rsid w:val="001E6B2B"/>
    <w:rsid w:val="0020185B"/>
    <w:rsid w:val="002050A6"/>
    <w:rsid w:val="002114CF"/>
    <w:rsid w:val="00212E24"/>
    <w:rsid w:val="002438C9"/>
    <w:rsid w:val="00244AEA"/>
    <w:rsid w:val="00254673"/>
    <w:rsid w:val="00262AFF"/>
    <w:rsid w:val="00262E21"/>
    <w:rsid w:val="0026631C"/>
    <w:rsid w:val="00267093"/>
    <w:rsid w:val="00273B49"/>
    <w:rsid w:val="00274D3E"/>
    <w:rsid w:val="00275175"/>
    <w:rsid w:val="002803A6"/>
    <w:rsid w:val="002A2936"/>
    <w:rsid w:val="002A4370"/>
    <w:rsid w:val="002A613A"/>
    <w:rsid w:val="002B10EB"/>
    <w:rsid w:val="002B3133"/>
    <w:rsid w:val="002B313C"/>
    <w:rsid w:val="002C050D"/>
    <w:rsid w:val="002D0BBB"/>
    <w:rsid w:val="002E0A44"/>
    <w:rsid w:val="002F4A2E"/>
    <w:rsid w:val="002F6E7A"/>
    <w:rsid w:val="002F7BDA"/>
    <w:rsid w:val="00310EC6"/>
    <w:rsid w:val="00311D31"/>
    <w:rsid w:val="0031544F"/>
    <w:rsid w:val="003278DF"/>
    <w:rsid w:val="00335658"/>
    <w:rsid w:val="00347FD9"/>
    <w:rsid w:val="00356C3F"/>
    <w:rsid w:val="003731C5"/>
    <w:rsid w:val="003765DE"/>
    <w:rsid w:val="00377B20"/>
    <w:rsid w:val="0038452F"/>
    <w:rsid w:val="00386F07"/>
    <w:rsid w:val="00387E13"/>
    <w:rsid w:val="00390730"/>
    <w:rsid w:val="00394887"/>
    <w:rsid w:val="003A4B33"/>
    <w:rsid w:val="003A7469"/>
    <w:rsid w:val="003C4858"/>
    <w:rsid w:val="003D176F"/>
    <w:rsid w:val="003F4F34"/>
    <w:rsid w:val="004177B1"/>
    <w:rsid w:val="00420F07"/>
    <w:rsid w:val="00435139"/>
    <w:rsid w:val="00440BD2"/>
    <w:rsid w:val="00446F1F"/>
    <w:rsid w:val="0045243A"/>
    <w:rsid w:val="00453CA2"/>
    <w:rsid w:val="00457134"/>
    <w:rsid w:val="004600A1"/>
    <w:rsid w:val="00464CF5"/>
    <w:rsid w:val="00474CD7"/>
    <w:rsid w:val="00491DEC"/>
    <w:rsid w:val="004923A5"/>
    <w:rsid w:val="004941A7"/>
    <w:rsid w:val="0049524B"/>
    <w:rsid w:val="004A3497"/>
    <w:rsid w:val="004A4F7A"/>
    <w:rsid w:val="004A6197"/>
    <w:rsid w:val="004D0209"/>
    <w:rsid w:val="004D42E8"/>
    <w:rsid w:val="004D45A3"/>
    <w:rsid w:val="004D4CC1"/>
    <w:rsid w:val="004D7B2F"/>
    <w:rsid w:val="004E5C0C"/>
    <w:rsid w:val="004F02A6"/>
    <w:rsid w:val="005001D7"/>
    <w:rsid w:val="00511A67"/>
    <w:rsid w:val="00511B67"/>
    <w:rsid w:val="005170A2"/>
    <w:rsid w:val="00534D83"/>
    <w:rsid w:val="00537101"/>
    <w:rsid w:val="0054324B"/>
    <w:rsid w:val="00552309"/>
    <w:rsid w:val="00556BA2"/>
    <w:rsid w:val="00560BC7"/>
    <w:rsid w:val="00564ABD"/>
    <w:rsid w:val="00564CC1"/>
    <w:rsid w:val="00565448"/>
    <w:rsid w:val="00571256"/>
    <w:rsid w:val="0057208F"/>
    <w:rsid w:val="00581315"/>
    <w:rsid w:val="0058610A"/>
    <w:rsid w:val="00587B9B"/>
    <w:rsid w:val="00592325"/>
    <w:rsid w:val="00596FD8"/>
    <w:rsid w:val="005A06BD"/>
    <w:rsid w:val="005A1DAE"/>
    <w:rsid w:val="005A27BD"/>
    <w:rsid w:val="005B5974"/>
    <w:rsid w:val="005C2D46"/>
    <w:rsid w:val="005C3337"/>
    <w:rsid w:val="005C5A6E"/>
    <w:rsid w:val="005C69AE"/>
    <w:rsid w:val="005C711E"/>
    <w:rsid w:val="005E168D"/>
    <w:rsid w:val="005E1698"/>
    <w:rsid w:val="005E370D"/>
    <w:rsid w:val="005E68E9"/>
    <w:rsid w:val="005F5AD0"/>
    <w:rsid w:val="00604262"/>
    <w:rsid w:val="00605DB7"/>
    <w:rsid w:val="006269CE"/>
    <w:rsid w:val="0063040E"/>
    <w:rsid w:val="00636B0E"/>
    <w:rsid w:val="00637C01"/>
    <w:rsid w:val="00660A80"/>
    <w:rsid w:val="0067147D"/>
    <w:rsid w:val="00673B8E"/>
    <w:rsid w:val="00685F55"/>
    <w:rsid w:val="006A1960"/>
    <w:rsid w:val="006A590E"/>
    <w:rsid w:val="006A68B6"/>
    <w:rsid w:val="006B0268"/>
    <w:rsid w:val="006B1EA6"/>
    <w:rsid w:val="006C63B4"/>
    <w:rsid w:val="006D6C90"/>
    <w:rsid w:val="006D7819"/>
    <w:rsid w:val="00711505"/>
    <w:rsid w:val="0071242D"/>
    <w:rsid w:val="00726112"/>
    <w:rsid w:val="00734EE8"/>
    <w:rsid w:val="007357FD"/>
    <w:rsid w:val="007416F9"/>
    <w:rsid w:val="00743DFE"/>
    <w:rsid w:val="00744AE0"/>
    <w:rsid w:val="00750989"/>
    <w:rsid w:val="00753CB2"/>
    <w:rsid w:val="00754E64"/>
    <w:rsid w:val="00757AF6"/>
    <w:rsid w:val="00757C0C"/>
    <w:rsid w:val="0076321B"/>
    <w:rsid w:val="00770ABE"/>
    <w:rsid w:val="00772816"/>
    <w:rsid w:val="00774338"/>
    <w:rsid w:val="00774C1D"/>
    <w:rsid w:val="00776E05"/>
    <w:rsid w:val="00783581"/>
    <w:rsid w:val="007950FC"/>
    <w:rsid w:val="007B1655"/>
    <w:rsid w:val="007B1B4D"/>
    <w:rsid w:val="007C05D7"/>
    <w:rsid w:val="007C3252"/>
    <w:rsid w:val="007D2235"/>
    <w:rsid w:val="007D50E6"/>
    <w:rsid w:val="007D6AC1"/>
    <w:rsid w:val="007E7222"/>
    <w:rsid w:val="007F254A"/>
    <w:rsid w:val="007F6128"/>
    <w:rsid w:val="00801C1B"/>
    <w:rsid w:val="008028C5"/>
    <w:rsid w:val="00803D51"/>
    <w:rsid w:val="00805770"/>
    <w:rsid w:val="00806A35"/>
    <w:rsid w:val="008226F8"/>
    <w:rsid w:val="00826A38"/>
    <w:rsid w:val="0083339D"/>
    <w:rsid w:val="00833EAA"/>
    <w:rsid w:val="00837F4D"/>
    <w:rsid w:val="00854783"/>
    <w:rsid w:val="00857890"/>
    <w:rsid w:val="00863257"/>
    <w:rsid w:val="008649DE"/>
    <w:rsid w:val="00874ED2"/>
    <w:rsid w:val="00877927"/>
    <w:rsid w:val="0089541A"/>
    <w:rsid w:val="00895AC5"/>
    <w:rsid w:val="008A32F4"/>
    <w:rsid w:val="008A4A0D"/>
    <w:rsid w:val="008B2618"/>
    <w:rsid w:val="008B4AB8"/>
    <w:rsid w:val="008C715C"/>
    <w:rsid w:val="008D02C6"/>
    <w:rsid w:val="008D5ED5"/>
    <w:rsid w:val="008E6323"/>
    <w:rsid w:val="0090516E"/>
    <w:rsid w:val="00907689"/>
    <w:rsid w:val="00911106"/>
    <w:rsid w:val="00916AC9"/>
    <w:rsid w:val="00917B95"/>
    <w:rsid w:val="00921A30"/>
    <w:rsid w:val="00932DE7"/>
    <w:rsid w:val="0093724E"/>
    <w:rsid w:val="00941EF7"/>
    <w:rsid w:val="00954F10"/>
    <w:rsid w:val="00960830"/>
    <w:rsid w:val="0097626B"/>
    <w:rsid w:val="009938AF"/>
    <w:rsid w:val="009B57C0"/>
    <w:rsid w:val="009C28D7"/>
    <w:rsid w:val="009D1DF2"/>
    <w:rsid w:val="009D38CB"/>
    <w:rsid w:val="009E422F"/>
    <w:rsid w:val="009E5C71"/>
    <w:rsid w:val="00A10E8E"/>
    <w:rsid w:val="00A15061"/>
    <w:rsid w:val="00A15A91"/>
    <w:rsid w:val="00A243CE"/>
    <w:rsid w:val="00A24F24"/>
    <w:rsid w:val="00A30283"/>
    <w:rsid w:val="00A44F26"/>
    <w:rsid w:val="00A4581F"/>
    <w:rsid w:val="00A47BED"/>
    <w:rsid w:val="00A670F0"/>
    <w:rsid w:val="00A75179"/>
    <w:rsid w:val="00A82978"/>
    <w:rsid w:val="00A85D08"/>
    <w:rsid w:val="00A877D5"/>
    <w:rsid w:val="00AB4AC8"/>
    <w:rsid w:val="00AB4F5B"/>
    <w:rsid w:val="00AC75F6"/>
    <w:rsid w:val="00AD2225"/>
    <w:rsid w:val="00AD5A26"/>
    <w:rsid w:val="00AE2A7F"/>
    <w:rsid w:val="00AF01EB"/>
    <w:rsid w:val="00AF6424"/>
    <w:rsid w:val="00B02734"/>
    <w:rsid w:val="00B06823"/>
    <w:rsid w:val="00B145A0"/>
    <w:rsid w:val="00B162E8"/>
    <w:rsid w:val="00B1771C"/>
    <w:rsid w:val="00B36741"/>
    <w:rsid w:val="00B36968"/>
    <w:rsid w:val="00B37237"/>
    <w:rsid w:val="00B44F59"/>
    <w:rsid w:val="00B46B40"/>
    <w:rsid w:val="00B62348"/>
    <w:rsid w:val="00B625BD"/>
    <w:rsid w:val="00B70AD7"/>
    <w:rsid w:val="00B85588"/>
    <w:rsid w:val="00B90313"/>
    <w:rsid w:val="00B90B33"/>
    <w:rsid w:val="00B91C35"/>
    <w:rsid w:val="00B92216"/>
    <w:rsid w:val="00BB23D7"/>
    <w:rsid w:val="00BC42B1"/>
    <w:rsid w:val="00BC495E"/>
    <w:rsid w:val="00BE3613"/>
    <w:rsid w:val="00BE722A"/>
    <w:rsid w:val="00BF5509"/>
    <w:rsid w:val="00C23E43"/>
    <w:rsid w:val="00C25095"/>
    <w:rsid w:val="00C27F00"/>
    <w:rsid w:val="00C30430"/>
    <w:rsid w:val="00C31621"/>
    <w:rsid w:val="00C47846"/>
    <w:rsid w:val="00C47A9E"/>
    <w:rsid w:val="00C600C2"/>
    <w:rsid w:val="00C6642D"/>
    <w:rsid w:val="00C73E9A"/>
    <w:rsid w:val="00C76437"/>
    <w:rsid w:val="00C863F5"/>
    <w:rsid w:val="00C94063"/>
    <w:rsid w:val="00CA3224"/>
    <w:rsid w:val="00CA7E94"/>
    <w:rsid w:val="00CB39A9"/>
    <w:rsid w:val="00CB4A17"/>
    <w:rsid w:val="00CB737C"/>
    <w:rsid w:val="00CC0C77"/>
    <w:rsid w:val="00CC5F54"/>
    <w:rsid w:val="00CD4D58"/>
    <w:rsid w:val="00CD5181"/>
    <w:rsid w:val="00CD6980"/>
    <w:rsid w:val="00CE5748"/>
    <w:rsid w:val="00CE7270"/>
    <w:rsid w:val="00CF30DD"/>
    <w:rsid w:val="00CF4798"/>
    <w:rsid w:val="00D01756"/>
    <w:rsid w:val="00D01E94"/>
    <w:rsid w:val="00D0713A"/>
    <w:rsid w:val="00D12971"/>
    <w:rsid w:val="00D15AAB"/>
    <w:rsid w:val="00D224F0"/>
    <w:rsid w:val="00D32D40"/>
    <w:rsid w:val="00D42726"/>
    <w:rsid w:val="00D55AFF"/>
    <w:rsid w:val="00D56FF4"/>
    <w:rsid w:val="00D71427"/>
    <w:rsid w:val="00D74056"/>
    <w:rsid w:val="00D763CE"/>
    <w:rsid w:val="00D81928"/>
    <w:rsid w:val="00DA5402"/>
    <w:rsid w:val="00DA7387"/>
    <w:rsid w:val="00DB4618"/>
    <w:rsid w:val="00DB6EFB"/>
    <w:rsid w:val="00DF04F2"/>
    <w:rsid w:val="00E03038"/>
    <w:rsid w:val="00E05FBF"/>
    <w:rsid w:val="00E24CDF"/>
    <w:rsid w:val="00E24ECB"/>
    <w:rsid w:val="00E40FA3"/>
    <w:rsid w:val="00E66CD9"/>
    <w:rsid w:val="00E704D8"/>
    <w:rsid w:val="00E72DC9"/>
    <w:rsid w:val="00E73F93"/>
    <w:rsid w:val="00E81953"/>
    <w:rsid w:val="00E822A6"/>
    <w:rsid w:val="00E8462B"/>
    <w:rsid w:val="00E91BED"/>
    <w:rsid w:val="00E96723"/>
    <w:rsid w:val="00E97B9F"/>
    <w:rsid w:val="00EA2D4B"/>
    <w:rsid w:val="00EB0339"/>
    <w:rsid w:val="00EB44B7"/>
    <w:rsid w:val="00EC0D68"/>
    <w:rsid w:val="00EE1A68"/>
    <w:rsid w:val="00EE1ABB"/>
    <w:rsid w:val="00EE6436"/>
    <w:rsid w:val="00EF571B"/>
    <w:rsid w:val="00F03A65"/>
    <w:rsid w:val="00F05E11"/>
    <w:rsid w:val="00F10593"/>
    <w:rsid w:val="00F14810"/>
    <w:rsid w:val="00F16095"/>
    <w:rsid w:val="00F25F61"/>
    <w:rsid w:val="00F273F5"/>
    <w:rsid w:val="00F2792F"/>
    <w:rsid w:val="00F30DE3"/>
    <w:rsid w:val="00F51737"/>
    <w:rsid w:val="00F60899"/>
    <w:rsid w:val="00F63AA8"/>
    <w:rsid w:val="00F84C88"/>
    <w:rsid w:val="00F944C4"/>
    <w:rsid w:val="00FA242E"/>
    <w:rsid w:val="00FA3A56"/>
    <w:rsid w:val="00FC4E4D"/>
    <w:rsid w:val="00FC6625"/>
    <w:rsid w:val="00FD5EE1"/>
    <w:rsid w:val="00FD6F34"/>
    <w:rsid w:val="00FE0E6E"/>
    <w:rsid w:val="00FE6CA0"/>
    <w:rsid w:val="00FE7903"/>
    <w:rsid w:val="00FF2CB3"/>
    <w:rsid w:val="00FF75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1376B789"/>
  <w15:chartTrackingRefBased/>
  <w15:docId w15:val="{C1C6C7B4-16C3-48F9-A77F-FEE2C3456C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Balk1">
    <w:name w:val="heading 1"/>
    <w:basedOn w:val="Normal"/>
    <w:next w:val="Normal"/>
    <w:link w:val="Balk1Char"/>
    <w:uiPriority w:val="9"/>
    <w:qFormat/>
    <w:rsid w:val="00637C0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alk2">
    <w:name w:val="heading 2"/>
    <w:basedOn w:val="Normal"/>
    <w:next w:val="Normal"/>
    <w:link w:val="Balk2Char"/>
    <w:uiPriority w:val="9"/>
    <w:unhideWhenUsed/>
    <w:qFormat/>
    <w:rsid w:val="00637C0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alk3">
    <w:name w:val="heading 3"/>
    <w:basedOn w:val="Normal"/>
    <w:next w:val="Normal"/>
    <w:link w:val="Balk3Char"/>
    <w:uiPriority w:val="9"/>
    <w:unhideWhenUsed/>
    <w:qFormat/>
    <w:rsid w:val="00560BC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alk4">
    <w:name w:val="heading 4"/>
    <w:basedOn w:val="Normal"/>
    <w:next w:val="Normal"/>
    <w:link w:val="Balk4Char"/>
    <w:uiPriority w:val="9"/>
    <w:unhideWhenUsed/>
    <w:qFormat/>
    <w:rsid w:val="002A2936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styleId="ListeParagraf">
    <w:name w:val="List Paragraph"/>
    <w:basedOn w:val="Normal"/>
    <w:uiPriority w:val="34"/>
    <w:qFormat/>
    <w:rsid w:val="00135C61"/>
    <w:pPr>
      <w:ind w:left="720"/>
      <w:contextualSpacing/>
    </w:pPr>
  </w:style>
  <w:style w:type="paragraph" w:styleId="Kaynaka">
    <w:name w:val="Bibliography"/>
    <w:basedOn w:val="Normal"/>
    <w:next w:val="Normal"/>
    <w:uiPriority w:val="37"/>
    <w:unhideWhenUsed/>
    <w:rsid w:val="000428F3"/>
  </w:style>
  <w:style w:type="paragraph" w:styleId="Dzeltme">
    <w:name w:val="Revision"/>
    <w:hidden/>
    <w:uiPriority w:val="99"/>
    <w:semiHidden/>
    <w:rsid w:val="00B91C35"/>
    <w:pPr>
      <w:spacing w:after="0" w:line="240" w:lineRule="auto"/>
    </w:pPr>
  </w:style>
  <w:style w:type="character" w:styleId="Kpr">
    <w:name w:val="Hyperlink"/>
    <w:basedOn w:val="VarsaylanParagrafYazTipi"/>
    <w:uiPriority w:val="99"/>
    <w:unhideWhenUsed/>
    <w:rsid w:val="00A82978"/>
    <w:rPr>
      <w:color w:val="0563C1" w:themeColor="hyperlink"/>
      <w:u w:val="single"/>
    </w:rPr>
  </w:style>
  <w:style w:type="character" w:customStyle="1" w:styleId="zmlenmeyenBahsetme1">
    <w:name w:val="Çözümlenmeyen Bahsetme1"/>
    <w:basedOn w:val="VarsaylanParagrafYazTipi"/>
    <w:uiPriority w:val="99"/>
    <w:semiHidden/>
    <w:unhideWhenUsed/>
    <w:rsid w:val="00A82978"/>
    <w:rPr>
      <w:color w:val="605E5C"/>
      <w:shd w:val="clear" w:color="auto" w:fill="E1DFDD"/>
    </w:rPr>
  </w:style>
  <w:style w:type="character" w:styleId="AklamaBavurusu">
    <w:name w:val="annotation reference"/>
    <w:basedOn w:val="VarsaylanParagrafYazTipi"/>
    <w:uiPriority w:val="99"/>
    <w:semiHidden/>
    <w:unhideWhenUsed/>
    <w:rsid w:val="00AB4F5B"/>
    <w:rPr>
      <w:sz w:val="16"/>
      <w:szCs w:val="16"/>
    </w:rPr>
  </w:style>
  <w:style w:type="paragraph" w:styleId="AklamaMetni">
    <w:name w:val="annotation text"/>
    <w:basedOn w:val="Normal"/>
    <w:link w:val="AklamaMetniChar"/>
    <w:uiPriority w:val="99"/>
    <w:unhideWhenUsed/>
    <w:rsid w:val="00AB4F5B"/>
    <w:pPr>
      <w:spacing w:line="240" w:lineRule="auto"/>
    </w:pPr>
    <w:rPr>
      <w:sz w:val="20"/>
      <w:szCs w:val="20"/>
    </w:rPr>
  </w:style>
  <w:style w:type="character" w:customStyle="1" w:styleId="AklamaMetniChar">
    <w:name w:val="Açıklama Metni Char"/>
    <w:basedOn w:val="VarsaylanParagrafYazTipi"/>
    <w:link w:val="AklamaMetni"/>
    <w:uiPriority w:val="99"/>
    <w:rsid w:val="00AB4F5B"/>
    <w:rPr>
      <w:sz w:val="20"/>
      <w:szCs w:val="20"/>
    </w:rPr>
  </w:style>
  <w:style w:type="paragraph" w:styleId="AklamaKonusu">
    <w:name w:val="annotation subject"/>
    <w:basedOn w:val="AklamaMetni"/>
    <w:next w:val="AklamaMetni"/>
    <w:link w:val="AklamaKonusuChar"/>
    <w:uiPriority w:val="99"/>
    <w:semiHidden/>
    <w:unhideWhenUsed/>
    <w:rsid w:val="00AB4F5B"/>
    <w:rPr>
      <w:b/>
      <w:bCs/>
    </w:rPr>
  </w:style>
  <w:style w:type="character" w:customStyle="1" w:styleId="AklamaKonusuChar">
    <w:name w:val="Açıklama Konusu Char"/>
    <w:basedOn w:val="AklamaMetniChar"/>
    <w:link w:val="AklamaKonusu"/>
    <w:uiPriority w:val="99"/>
    <w:semiHidden/>
    <w:rsid w:val="00AB4F5B"/>
    <w:rPr>
      <w:b/>
      <w:bCs/>
      <w:sz w:val="20"/>
      <w:szCs w:val="20"/>
    </w:rPr>
  </w:style>
  <w:style w:type="paragraph" w:styleId="BalonMetni">
    <w:name w:val="Balloon Text"/>
    <w:basedOn w:val="Normal"/>
    <w:link w:val="BalonMetniChar"/>
    <w:uiPriority w:val="99"/>
    <w:semiHidden/>
    <w:unhideWhenUsed/>
    <w:rsid w:val="0025467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254673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unhideWhenUsed/>
    <w:rsid w:val="007D223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tr-TR"/>
    </w:rPr>
  </w:style>
  <w:style w:type="character" w:styleId="Gl">
    <w:name w:val="Strong"/>
    <w:basedOn w:val="VarsaylanParagrafYazTipi"/>
    <w:uiPriority w:val="22"/>
    <w:qFormat/>
    <w:rsid w:val="007D2235"/>
    <w:rPr>
      <w:b/>
      <w:bCs/>
    </w:rPr>
  </w:style>
  <w:style w:type="character" w:customStyle="1" w:styleId="Balk3Char">
    <w:name w:val="Başlık 3 Char"/>
    <w:basedOn w:val="VarsaylanParagrafYazTipi"/>
    <w:link w:val="Balk3"/>
    <w:uiPriority w:val="9"/>
    <w:rsid w:val="00560BC7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zmlenmeyenBahsetme2">
    <w:name w:val="Çözümlenmeyen Bahsetme2"/>
    <w:basedOn w:val="VarsaylanParagrafYazTipi"/>
    <w:uiPriority w:val="99"/>
    <w:semiHidden/>
    <w:unhideWhenUsed/>
    <w:rsid w:val="00560BC7"/>
    <w:rPr>
      <w:color w:val="605E5C"/>
      <w:shd w:val="clear" w:color="auto" w:fill="E1DFDD"/>
    </w:rPr>
  </w:style>
  <w:style w:type="character" w:styleId="zlenenKpr">
    <w:name w:val="FollowedHyperlink"/>
    <w:basedOn w:val="VarsaylanParagrafYazTipi"/>
    <w:uiPriority w:val="99"/>
    <w:semiHidden/>
    <w:unhideWhenUsed/>
    <w:rsid w:val="00457134"/>
    <w:rPr>
      <w:color w:val="954F72" w:themeColor="followedHyperlink"/>
      <w:u w:val="single"/>
    </w:rPr>
  </w:style>
  <w:style w:type="paragraph" w:styleId="stBilgi">
    <w:name w:val="header"/>
    <w:basedOn w:val="Normal"/>
    <w:link w:val="stBilgiChar"/>
    <w:uiPriority w:val="99"/>
    <w:unhideWhenUsed/>
    <w:rsid w:val="00C863F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C863F5"/>
  </w:style>
  <w:style w:type="paragraph" w:styleId="AltBilgi">
    <w:name w:val="footer"/>
    <w:basedOn w:val="Normal"/>
    <w:link w:val="AltBilgiChar"/>
    <w:uiPriority w:val="99"/>
    <w:unhideWhenUsed/>
    <w:rsid w:val="00C863F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C863F5"/>
  </w:style>
  <w:style w:type="character" w:customStyle="1" w:styleId="Balk1Char">
    <w:name w:val="Başlık 1 Char"/>
    <w:basedOn w:val="VarsaylanParagrafYazTipi"/>
    <w:link w:val="Balk1"/>
    <w:uiPriority w:val="9"/>
    <w:rsid w:val="00637C0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Balk2Char">
    <w:name w:val="Başlık 2 Char"/>
    <w:basedOn w:val="VarsaylanParagrafYazTipi"/>
    <w:link w:val="Balk2"/>
    <w:uiPriority w:val="9"/>
    <w:rsid w:val="00637C01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Bal">
    <w:name w:val="TOC Heading"/>
    <w:basedOn w:val="Balk1"/>
    <w:next w:val="Normal"/>
    <w:uiPriority w:val="39"/>
    <w:unhideWhenUsed/>
    <w:qFormat/>
    <w:rsid w:val="004E5C0C"/>
    <w:pPr>
      <w:outlineLvl w:val="9"/>
    </w:pPr>
    <w:rPr>
      <w:lang w:eastAsia="tr-TR"/>
    </w:rPr>
  </w:style>
  <w:style w:type="paragraph" w:styleId="T2">
    <w:name w:val="toc 2"/>
    <w:basedOn w:val="Normal"/>
    <w:next w:val="Normal"/>
    <w:autoRedefine/>
    <w:uiPriority w:val="39"/>
    <w:unhideWhenUsed/>
    <w:rsid w:val="004E5C0C"/>
    <w:pPr>
      <w:spacing w:after="100"/>
      <w:ind w:left="220"/>
    </w:pPr>
    <w:rPr>
      <w:rFonts w:eastAsiaTheme="minorEastAsia" w:cs="Times New Roman"/>
      <w:lang w:eastAsia="tr-TR"/>
    </w:rPr>
  </w:style>
  <w:style w:type="paragraph" w:styleId="T1">
    <w:name w:val="toc 1"/>
    <w:basedOn w:val="Normal"/>
    <w:next w:val="Normal"/>
    <w:autoRedefine/>
    <w:uiPriority w:val="39"/>
    <w:unhideWhenUsed/>
    <w:rsid w:val="004E5C0C"/>
    <w:pPr>
      <w:spacing w:after="100"/>
    </w:pPr>
    <w:rPr>
      <w:rFonts w:eastAsiaTheme="minorEastAsia" w:cs="Times New Roman"/>
      <w:lang w:eastAsia="tr-TR"/>
    </w:rPr>
  </w:style>
  <w:style w:type="paragraph" w:styleId="T3">
    <w:name w:val="toc 3"/>
    <w:basedOn w:val="Normal"/>
    <w:next w:val="Normal"/>
    <w:autoRedefine/>
    <w:uiPriority w:val="39"/>
    <w:unhideWhenUsed/>
    <w:rsid w:val="004E5C0C"/>
    <w:pPr>
      <w:spacing w:after="100"/>
      <w:ind w:left="440"/>
    </w:pPr>
    <w:rPr>
      <w:rFonts w:eastAsiaTheme="minorEastAsia" w:cs="Times New Roman"/>
      <w:lang w:eastAsia="tr-TR"/>
    </w:rPr>
  </w:style>
  <w:style w:type="paragraph" w:styleId="ResimYazs">
    <w:name w:val="caption"/>
    <w:basedOn w:val="Normal"/>
    <w:next w:val="Normal"/>
    <w:link w:val="ResimYazsChar"/>
    <w:uiPriority w:val="35"/>
    <w:unhideWhenUsed/>
    <w:qFormat/>
    <w:rsid w:val="005B5974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ekillerTablosu">
    <w:name w:val="table of figures"/>
    <w:basedOn w:val="Normal"/>
    <w:next w:val="Normal"/>
    <w:uiPriority w:val="99"/>
    <w:unhideWhenUsed/>
    <w:rsid w:val="005B5974"/>
    <w:pPr>
      <w:spacing w:after="0"/>
    </w:pPr>
  </w:style>
  <w:style w:type="paragraph" w:customStyle="1" w:styleId="Stil1">
    <w:name w:val="Stil1"/>
    <w:basedOn w:val="ResimYazs"/>
    <w:link w:val="Stil1Char"/>
    <w:autoRedefine/>
    <w:qFormat/>
    <w:rsid w:val="002A2936"/>
    <w:pPr>
      <w:jc w:val="center"/>
    </w:pPr>
    <w:rPr>
      <w:rFonts w:ascii="Times New Roman" w:hAnsi="Times New Roman" w:cs="Times New Roman"/>
      <w:i w:val="0"/>
      <w:iCs w:val="0"/>
      <w:color w:val="000000" w:themeColor="text1"/>
      <w:sz w:val="22"/>
      <w:szCs w:val="24"/>
    </w:rPr>
  </w:style>
  <w:style w:type="character" w:customStyle="1" w:styleId="ResimYazsChar">
    <w:name w:val="Resim Yazısı Char"/>
    <w:basedOn w:val="VarsaylanParagrafYazTipi"/>
    <w:link w:val="ResimYazs"/>
    <w:uiPriority w:val="35"/>
    <w:rsid w:val="002A2936"/>
    <w:rPr>
      <w:i/>
      <w:iCs/>
      <w:color w:val="44546A" w:themeColor="text2"/>
      <w:sz w:val="18"/>
      <w:szCs w:val="18"/>
    </w:rPr>
  </w:style>
  <w:style w:type="character" w:customStyle="1" w:styleId="Stil1Char">
    <w:name w:val="Stil1 Char"/>
    <w:basedOn w:val="ResimYazsChar"/>
    <w:link w:val="Stil1"/>
    <w:rsid w:val="002A2936"/>
    <w:rPr>
      <w:rFonts w:ascii="Times New Roman" w:hAnsi="Times New Roman" w:cs="Times New Roman"/>
      <w:i w:val="0"/>
      <w:iCs w:val="0"/>
      <w:color w:val="000000" w:themeColor="text1"/>
      <w:sz w:val="18"/>
      <w:szCs w:val="24"/>
    </w:rPr>
  </w:style>
  <w:style w:type="character" w:customStyle="1" w:styleId="Balk4Char">
    <w:name w:val="Başlık 4 Char"/>
    <w:basedOn w:val="VarsaylanParagrafYazTipi"/>
    <w:link w:val="Balk4"/>
    <w:uiPriority w:val="9"/>
    <w:rsid w:val="002A2936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T4">
    <w:name w:val="toc 4"/>
    <w:basedOn w:val="Normal"/>
    <w:next w:val="Normal"/>
    <w:autoRedefine/>
    <w:uiPriority w:val="39"/>
    <w:unhideWhenUsed/>
    <w:rsid w:val="00044343"/>
    <w:pPr>
      <w:spacing w:after="100"/>
      <w:ind w:left="66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91389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1516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149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0291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41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061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689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298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06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4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footer" Target="footer6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5.xml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308A718-5CD6-414D-AE48-1A38785F06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4</Pages>
  <Words>412</Words>
  <Characters>2725</Characters>
  <Application>Microsoft Office Word</Application>
  <DocSecurity>0</DocSecurity>
  <Lines>97</Lines>
  <Paragraphs>74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Meryem KAPLAN</cp:lastModifiedBy>
  <cp:revision>3</cp:revision>
  <cp:lastPrinted>2025-06-11T08:09:00Z</cp:lastPrinted>
  <dcterms:created xsi:type="dcterms:W3CDTF">2026-03-11T11:21:00Z</dcterms:created>
  <dcterms:modified xsi:type="dcterms:W3CDTF">2026-03-11T11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0"&gt;&lt;session id="rnsaxIth"/&gt;&lt;style id="http://www.zotero.org/styles/apa" locale="tr-TR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  <property fmtid="{D5CDD505-2E9C-101B-9397-08002B2CF9AE}" pid="4" name="GrammarlyDocumentId">
    <vt:lpwstr>a0f189cb-afde-4957-b722-09a22333b157</vt:lpwstr>
  </property>
</Properties>
</file>